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14A02" w14:textId="77777777" w:rsidR="0082558B" w:rsidRPr="0056537F" w:rsidRDefault="0082558B" w:rsidP="00937683">
      <w:pPr>
        <w:spacing w:after="0" w:line="276" w:lineRule="auto"/>
        <w:jc w:val="center"/>
        <w:outlineLvl w:val="2"/>
        <w:rPr>
          <w:rFonts w:ascii="Verdana" w:eastAsia="Times New Roman" w:hAnsi="Verdana" w:cs="Times New Roman"/>
          <w:b/>
          <w:bCs/>
          <w:color w:val="000033"/>
        </w:rPr>
      </w:pPr>
      <w:r w:rsidRPr="0056537F">
        <w:rPr>
          <w:rFonts w:ascii="Verdana" w:eastAsia="Times New Roman" w:hAnsi="Verdana" w:cs="Times New Roman"/>
          <w:b/>
          <w:bCs/>
          <w:color w:val="000033"/>
        </w:rPr>
        <w:t>View Letter</w:t>
      </w:r>
    </w:p>
    <w:p w14:paraId="61F11082" w14:textId="77777777" w:rsidR="0082558B" w:rsidRPr="0056537F" w:rsidRDefault="0082558B" w:rsidP="00937683">
      <w:pPr>
        <w:pBdr>
          <w:bottom w:val="single" w:sz="6" w:space="1" w:color="auto"/>
        </w:pBdr>
        <w:spacing w:after="0" w:line="276" w:lineRule="auto"/>
        <w:jc w:val="center"/>
        <w:rPr>
          <w:rFonts w:ascii="Arial" w:eastAsia="Times New Roman" w:hAnsi="Arial" w:cs="Arial"/>
          <w:vanish/>
        </w:rPr>
      </w:pPr>
      <w:r w:rsidRPr="0056537F">
        <w:rPr>
          <w:rFonts w:ascii="Arial" w:eastAsia="Times New Roman" w:hAnsi="Arial" w:cs="Arial"/>
          <w:vanish/>
        </w:rPr>
        <w:t>Top of Form</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286"/>
        <w:gridCol w:w="7740"/>
      </w:tblGrid>
      <w:tr w:rsidR="0082558B" w:rsidRPr="0056537F" w14:paraId="11BE2C23" w14:textId="77777777" w:rsidTr="0082558B">
        <w:trPr>
          <w:gridAfter w:val="1"/>
          <w:tblCellSpacing w:w="15" w:type="dxa"/>
        </w:trPr>
        <w:tc>
          <w:tcPr>
            <w:tcW w:w="0" w:type="auto"/>
            <w:vAlign w:val="center"/>
            <w:hideMark/>
          </w:tcPr>
          <w:p w14:paraId="781326A3" w14:textId="77777777" w:rsidR="0082558B" w:rsidRPr="0056537F" w:rsidRDefault="0082558B" w:rsidP="00937683">
            <w:pPr>
              <w:spacing w:after="0" w:line="276" w:lineRule="auto"/>
              <w:rPr>
                <w:rFonts w:ascii="Verdana" w:eastAsia="Times New Roman" w:hAnsi="Verdana" w:cs="Times New Roman"/>
                <w:color w:val="000033"/>
              </w:rPr>
            </w:pPr>
          </w:p>
        </w:tc>
      </w:tr>
      <w:tr w:rsidR="0082558B" w:rsidRPr="0056537F" w14:paraId="17F77D38" w14:textId="77777777" w:rsidTr="0082558B">
        <w:trPr>
          <w:tblCellSpacing w:w="15" w:type="dxa"/>
        </w:trPr>
        <w:tc>
          <w:tcPr>
            <w:tcW w:w="0" w:type="auto"/>
            <w:vAlign w:val="center"/>
            <w:hideMark/>
          </w:tcPr>
          <w:p w14:paraId="47AFE400"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Date:</w:t>
            </w:r>
          </w:p>
        </w:tc>
        <w:tc>
          <w:tcPr>
            <w:tcW w:w="0" w:type="auto"/>
            <w:vAlign w:val="center"/>
            <w:hideMark/>
          </w:tcPr>
          <w:p w14:paraId="41CAB110"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May 08, 2018</w:t>
            </w:r>
          </w:p>
        </w:tc>
      </w:tr>
      <w:tr w:rsidR="0082558B" w:rsidRPr="0056537F" w14:paraId="4E21E917" w14:textId="77777777" w:rsidTr="0082558B">
        <w:trPr>
          <w:tblCellSpacing w:w="15" w:type="dxa"/>
        </w:trPr>
        <w:tc>
          <w:tcPr>
            <w:tcW w:w="0" w:type="auto"/>
            <w:vAlign w:val="center"/>
            <w:hideMark/>
          </w:tcPr>
          <w:p w14:paraId="0C8B8EFC"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To:</w:t>
            </w:r>
          </w:p>
        </w:tc>
        <w:tc>
          <w:tcPr>
            <w:tcW w:w="0" w:type="auto"/>
            <w:vAlign w:val="center"/>
            <w:hideMark/>
          </w:tcPr>
          <w:p w14:paraId="60F91184"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tao huang" </w:t>
            </w:r>
            <w:proofErr w:type="gramStart"/>
            <w:r w:rsidRPr="0056537F">
              <w:rPr>
                <w:rFonts w:ascii="Times New Roman" w:eastAsia="Times New Roman" w:hAnsi="Times New Roman" w:cs="Times New Roman"/>
              </w:rPr>
              <w:t>t.huang@surrey.ac.uk,sphere082175@hotmail.com</w:t>
            </w:r>
            <w:proofErr w:type="gramEnd"/>
          </w:p>
        </w:tc>
      </w:tr>
      <w:tr w:rsidR="0082558B" w:rsidRPr="0056537F" w14:paraId="4157D4BC" w14:textId="77777777" w:rsidTr="0082558B">
        <w:trPr>
          <w:tblCellSpacing w:w="15" w:type="dxa"/>
        </w:trPr>
        <w:tc>
          <w:tcPr>
            <w:tcW w:w="0" w:type="auto"/>
            <w:vAlign w:val="center"/>
            <w:hideMark/>
          </w:tcPr>
          <w:p w14:paraId="05F80607"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cc:</w:t>
            </w:r>
          </w:p>
        </w:tc>
        <w:tc>
          <w:tcPr>
            <w:tcW w:w="0" w:type="auto"/>
            <w:vAlign w:val="center"/>
            <w:hideMark/>
          </w:tcPr>
          <w:p w14:paraId="170BF8E3" w14:textId="77777777" w:rsidR="0082558B" w:rsidRPr="0056537F" w:rsidRDefault="0082558B" w:rsidP="00937683">
            <w:pPr>
              <w:spacing w:after="0" w:line="276" w:lineRule="auto"/>
              <w:rPr>
                <w:rFonts w:ascii="Times New Roman" w:eastAsia="Times New Roman" w:hAnsi="Times New Roman" w:cs="Times New Roman"/>
              </w:rPr>
            </w:pPr>
            <w:proofErr w:type="gramStart"/>
            <w:r w:rsidRPr="0056537F">
              <w:rPr>
                <w:rFonts w:ascii="Times New Roman" w:eastAsia="Times New Roman" w:hAnsi="Times New Roman" w:cs="Times New Roman"/>
              </w:rPr>
              <w:t>;d.soopramanien@lancaster.ac.uk</w:t>
            </w:r>
            <w:proofErr w:type="gramEnd"/>
            <w:r w:rsidRPr="0056537F">
              <w:rPr>
                <w:rFonts w:ascii="Times New Roman" w:eastAsia="Times New Roman" w:hAnsi="Times New Roman" w:cs="Times New Roman"/>
              </w:rPr>
              <w:t>;r.fildes@lancaster.ac.uk</w:t>
            </w:r>
          </w:p>
        </w:tc>
      </w:tr>
      <w:tr w:rsidR="0082558B" w:rsidRPr="0056537F" w14:paraId="3A0FA049" w14:textId="77777777" w:rsidTr="0082558B">
        <w:trPr>
          <w:tblCellSpacing w:w="15" w:type="dxa"/>
        </w:trPr>
        <w:tc>
          <w:tcPr>
            <w:tcW w:w="0" w:type="auto"/>
            <w:vAlign w:val="center"/>
            <w:hideMark/>
          </w:tcPr>
          <w:p w14:paraId="618919F2"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From:</w:t>
            </w:r>
          </w:p>
        </w:tc>
        <w:tc>
          <w:tcPr>
            <w:tcW w:w="0" w:type="auto"/>
            <w:vAlign w:val="center"/>
            <w:hideMark/>
          </w:tcPr>
          <w:p w14:paraId="63B53719"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eesserver@eesmail.elsevier.com</w:t>
            </w:r>
          </w:p>
        </w:tc>
      </w:tr>
      <w:tr w:rsidR="0082558B" w:rsidRPr="0056537F" w14:paraId="3FBF30AB" w14:textId="77777777" w:rsidTr="0082558B">
        <w:trPr>
          <w:tblCellSpacing w:w="15" w:type="dxa"/>
        </w:trPr>
        <w:tc>
          <w:tcPr>
            <w:tcW w:w="0" w:type="auto"/>
            <w:vAlign w:val="center"/>
            <w:hideMark/>
          </w:tcPr>
          <w:p w14:paraId="0484E112"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Reply To:</w:t>
            </w:r>
          </w:p>
        </w:tc>
        <w:tc>
          <w:tcPr>
            <w:tcW w:w="0" w:type="auto"/>
            <w:vAlign w:val="center"/>
            <w:hideMark/>
          </w:tcPr>
          <w:p w14:paraId="78BB2D21"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r.h.teunter@rug.nl</w:t>
            </w:r>
          </w:p>
        </w:tc>
      </w:tr>
      <w:tr w:rsidR="0082558B" w:rsidRPr="0056537F" w14:paraId="2BCA7DAC" w14:textId="77777777" w:rsidTr="0082558B">
        <w:trPr>
          <w:tblCellSpacing w:w="15" w:type="dxa"/>
        </w:trPr>
        <w:tc>
          <w:tcPr>
            <w:tcW w:w="0" w:type="auto"/>
            <w:vAlign w:val="center"/>
            <w:hideMark/>
          </w:tcPr>
          <w:p w14:paraId="24BAD655"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Subject:</w:t>
            </w:r>
          </w:p>
        </w:tc>
        <w:tc>
          <w:tcPr>
            <w:tcW w:w="0" w:type="auto"/>
            <w:vAlign w:val="center"/>
            <w:hideMark/>
          </w:tcPr>
          <w:p w14:paraId="2EBD35EC"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Your Submission EJOR-D-18-00185</w:t>
            </w:r>
          </w:p>
        </w:tc>
      </w:tr>
      <w:tr w:rsidR="0082558B" w:rsidRPr="0056537F" w14:paraId="5232DFDB" w14:textId="77777777" w:rsidTr="0082558B">
        <w:trPr>
          <w:tblCellSpacing w:w="15" w:type="dxa"/>
        </w:trPr>
        <w:tc>
          <w:tcPr>
            <w:tcW w:w="0" w:type="auto"/>
            <w:gridSpan w:val="2"/>
            <w:vAlign w:val="center"/>
            <w:hideMark/>
          </w:tcPr>
          <w:p w14:paraId="6959665B" w14:textId="25B8905F" w:rsidR="00E3258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Ref.:  Ms. No. EJOR-D-18-00185</w:t>
            </w:r>
            <w:r w:rsidRPr="0056537F">
              <w:rPr>
                <w:rFonts w:ascii="Times New Roman" w:eastAsia="Times New Roman" w:hAnsi="Times New Roman" w:cs="Times New Roman"/>
              </w:rPr>
              <w:br/>
              <w:t>Forecasting Retailer Product Sales in The Presence of Structural Breaks</w:t>
            </w:r>
            <w:r w:rsidRPr="0056537F">
              <w:rPr>
                <w:rFonts w:ascii="Times New Roman" w:eastAsia="Times New Roman" w:hAnsi="Times New Roman" w:cs="Times New Roman"/>
              </w:rPr>
              <w:br/>
              <w:t>European Journal of Operational Research</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is improved in either way. I have few important points to make and mostly recommend toning down some overly enthusiastic claims.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Medium points:</w:t>
            </w:r>
            <w:r w:rsidRPr="0056537F">
              <w:rPr>
                <w:rFonts w:ascii="Times New Roman" w:eastAsia="Times New Roman" w:hAnsi="Times New Roman" w:cs="Times New Roman"/>
              </w:rPr>
              <w:br/>
            </w:r>
            <w:r w:rsidRPr="0056537F">
              <w:rPr>
                <w:rFonts w:ascii="Times New Roman" w:eastAsia="Times New Roman" w:hAnsi="Times New Roman" w:cs="Times New Roman"/>
              </w:rPr>
              <w:br/>
              <w:t>- Highlights: "Retailer product sales from a wide range of product categories" is not very useful.</w:t>
            </w:r>
            <w:r w:rsidRPr="0056537F">
              <w:rPr>
                <w:rFonts w:ascii="Times New Roman" w:eastAsia="Times New Roman" w:hAnsi="Times New Roman" w:cs="Times New Roman"/>
              </w:rPr>
              <w:br/>
            </w:r>
          </w:p>
          <w:p w14:paraId="348741C9" w14:textId="61C82BAF" w:rsidR="00E32585" w:rsidRPr="0056537F" w:rsidRDefault="00E3258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83411A" w:rsidRPr="0056537F">
              <w:rPr>
                <w:rFonts w:ascii="Times New Roman" w:eastAsia="Times New Roman" w:hAnsi="Times New Roman" w:cs="Times New Roman"/>
                <w:color w:val="7030A0"/>
              </w:rPr>
              <w:t>now remove</w:t>
            </w:r>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proofErr w:type="spellStart"/>
            <w:r w:rsidRPr="0056537F">
              <w:rPr>
                <w:rFonts w:ascii="Times New Roman" w:eastAsia="Times New Roman" w:hAnsi="Times New Roman" w:cs="Times New Roman"/>
              </w:rPr>
              <w:t>strucchange</w:t>
            </w:r>
            <w:proofErr w:type="spellEnd"/>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rsidP="00937683">
            <w:pPr>
              <w:shd w:val="clear" w:color="auto" w:fill="FFFFFF"/>
              <w:spacing w:after="0" w:line="276" w:lineRule="auto"/>
              <w:rPr>
                <w:rFonts w:ascii="Times New Roman" w:eastAsia="Times New Roman" w:hAnsi="Times New Roman" w:cs="Times New Roman"/>
              </w:rPr>
            </w:pPr>
          </w:p>
          <w:p w14:paraId="4EE5C75D"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structural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p>
          <w:p w14:paraId="47A66E9A" w14:textId="77777777" w:rsidR="0083411A" w:rsidRPr="0056537F" w:rsidRDefault="00E3258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bookmarkStart w:id="0" w:name="_Hlk525749288"/>
            <w:r w:rsidRPr="0056537F">
              <w:rPr>
                <w:rFonts w:ascii="Times New Roman" w:eastAsia="Times New Roman" w:hAnsi="Times New Roman" w:cs="Times New Roman"/>
                <w:i/>
                <w:color w:val="7030A0"/>
              </w:rPr>
              <w:t xml:space="preserve">The term ‘structural change’ is also used interchangeably with the term of ‘structural break’ in the literature. In </w:t>
            </w:r>
            <w:r w:rsidR="00665937" w:rsidRPr="0056537F">
              <w:rPr>
                <w:rFonts w:ascii="Times New Roman" w:eastAsia="Times New Roman" w:hAnsi="Times New Roman" w:cs="Times New Roman"/>
                <w:i/>
                <w:color w:val="7030A0"/>
              </w:rPr>
              <w:t>this study</w:t>
            </w:r>
            <w:r w:rsidRPr="0056537F">
              <w:rPr>
                <w:rFonts w:ascii="Times New Roman" w:eastAsia="Times New Roman" w:hAnsi="Times New Roman" w:cs="Times New Roman"/>
                <w:i/>
                <w:color w:val="7030A0"/>
              </w:rPr>
              <w:t xml:space="preserve">, </w:t>
            </w:r>
            <w:r w:rsidR="00665937" w:rsidRPr="0056537F">
              <w:rPr>
                <w:rFonts w:ascii="Times New Roman" w:eastAsia="Times New Roman" w:hAnsi="Times New Roman" w:cs="Times New Roman"/>
                <w:i/>
                <w:color w:val="7030A0"/>
              </w:rPr>
              <w:t xml:space="preserve">we use the term “structural change” as in the retail context </w:t>
            </w:r>
            <w:r w:rsidRPr="0056537F">
              <w:rPr>
                <w:rFonts w:ascii="Times New Roman" w:eastAsia="Times New Roman" w:hAnsi="Times New Roman" w:cs="Times New Roman"/>
                <w:i/>
                <w:color w:val="7030A0"/>
              </w:rPr>
              <w:t xml:space="preserve">we </w:t>
            </w:r>
            <w:r w:rsidR="00C233FD" w:rsidRPr="0056537F">
              <w:rPr>
                <w:rFonts w:ascii="Times New Roman" w:eastAsia="Times New Roman" w:hAnsi="Times New Roman" w:cs="Times New Roman"/>
                <w:i/>
                <w:color w:val="7030A0"/>
              </w:rPr>
              <w:t xml:space="preserve">may </w:t>
            </w:r>
            <w:r w:rsidRPr="0056537F">
              <w:rPr>
                <w:rFonts w:ascii="Times New Roman" w:eastAsia="Times New Roman" w:hAnsi="Times New Roman" w:cs="Times New Roman"/>
                <w:i/>
                <w:color w:val="7030A0"/>
              </w:rPr>
              <w:t xml:space="preserve">expect the effect of the marketing activities to </w:t>
            </w:r>
            <w:r w:rsidR="00665937" w:rsidRPr="0056537F">
              <w:rPr>
                <w:rFonts w:ascii="Times New Roman" w:eastAsia="Times New Roman" w:hAnsi="Times New Roman" w:cs="Times New Roman"/>
                <w:i/>
                <w:color w:val="7030A0"/>
              </w:rPr>
              <w:t>change</w:t>
            </w:r>
            <w:r w:rsidRPr="0056537F">
              <w:rPr>
                <w:rFonts w:ascii="Times New Roman" w:eastAsia="Times New Roman" w:hAnsi="Times New Roman" w:cs="Times New Roman"/>
                <w:i/>
                <w:color w:val="7030A0"/>
              </w:rPr>
              <w:t xml:space="preserve"> gradually rather than in a sudden and abrupt way. We thank one of the anonymous </w:t>
            </w:r>
            <w:r w:rsidR="00DD103E" w:rsidRPr="0056537F">
              <w:rPr>
                <w:rFonts w:ascii="Times New Roman" w:eastAsia="Times New Roman" w:hAnsi="Times New Roman" w:cs="Times New Roman"/>
                <w:i/>
                <w:color w:val="7030A0"/>
              </w:rPr>
              <w:t>reviewers</w:t>
            </w:r>
            <w:r w:rsidRPr="0056537F">
              <w:rPr>
                <w:rFonts w:ascii="Times New Roman" w:eastAsia="Times New Roman" w:hAnsi="Times New Roman" w:cs="Times New Roman"/>
                <w:i/>
                <w:color w:val="7030A0"/>
              </w:rPr>
              <w:t xml:space="preserve"> to point this out</w:t>
            </w:r>
            <w:bookmarkEnd w:id="0"/>
            <w:r w:rsidR="00665937" w:rsidRPr="0056537F">
              <w:rPr>
                <w:rFonts w:ascii="Times New Roman" w:eastAsia="Times New Roman" w:hAnsi="Times New Roman" w:cs="Times New Roman"/>
                <w:color w:val="7030A0"/>
              </w:rPr>
              <w:t>.</w:t>
            </w:r>
            <w:r w:rsidRPr="0056537F">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E4E52F0"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p>
          <w:p w14:paraId="1CD55E13" w14:textId="37E1DE33" w:rsidR="001371FB" w:rsidRPr="0056537F" w:rsidRDefault="00573EEE"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Previously we include</w:t>
            </w:r>
            <w:r w:rsidR="00C141EF" w:rsidRPr="0056537F">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the description for the structural </w:t>
            </w:r>
            <w:r w:rsidR="0083411A" w:rsidRPr="0056537F">
              <w:rPr>
                <w:rFonts w:ascii="Times New Roman" w:eastAsia="Times New Roman" w:hAnsi="Times New Roman" w:cs="Times New Roman"/>
                <w:color w:val="7030A0"/>
              </w:rPr>
              <w:t>change</w:t>
            </w:r>
            <w:r w:rsidRPr="0056537F">
              <w:rPr>
                <w:rFonts w:ascii="Times New Roman" w:eastAsia="Times New Roman" w:hAnsi="Times New Roman" w:cs="Times New Roman"/>
                <w:color w:val="7030A0"/>
              </w:rPr>
              <w:t xml:space="preserve"> test 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Pr="0056537F">
              <w:rPr>
                <w:rFonts w:ascii="Times New Roman" w:eastAsia="Times New Roman" w:hAnsi="Times New Roman" w:cs="Times New Roman"/>
                <w:color w:val="7030A0"/>
              </w:rPr>
              <w:t xml:space="preserve">- now we describe </w:t>
            </w:r>
            <w:r w:rsidR="00C141EF" w:rsidRPr="0056537F">
              <w:rPr>
                <w:rFonts w:ascii="Times New Roman" w:eastAsia="Times New Roman" w:hAnsi="Times New Roman" w:cs="Times New Roman"/>
                <w:color w:val="7030A0"/>
              </w:rPr>
              <w:t xml:space="preserve">the details about </w:t>
            </w:r>
            <w:r w:rsidRPr="0056537F">
              <w:rPr>
                <w:rFonts w:ascii="Times New Roman" w:eastAsia="Times New Roman" w:hAnsi="Times New Roman" w:cs="Times New Roman"/>
                <w:color w:val="7030A0"/>
              </w:rPr>
              <w:t>how we co</w:t>
            </w:r>
            <w:r w:rsidR="0083411A" w:rsidRPr="0056537F">
              <w:rPr>
                <w:rFonts w:ascii="Times New Roman" w:eastAsia="Times New Roman" w:hAnsi="Times New Roman" w:cs="Times New Roman"/>
                <w:color w:val="7030A0"/>
              </w:rPr>
              <w:t>nduct the sequential Chow test in section 6.</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whereas in EWC, one has to look at multiple such vectors, one from each of the models we average.</w:t>
            </w:r>
          </w:p>
          <w:p w14:paraId="0B5BFA91" w14:textId="77777777" w:rsidR="001371FB" w:rsidRPr="0056537F" w:rsidRDefault="001371FB" w:rsidP="00937683">
            <w:pPr>
              <w:shd w:val="clear" w:color="auto" w:fill="FFFFFF"/>
              <w:spacing w:after="0" w:line="276" w:lineRule="auto"/>
              <w:rPr>
                <w:rFonts w:ascii="Times New Roman" w:eastAsia="Times New Roman" w:hAnsi="Times New Roman" w:cs="Times New Roman"/>
              </w:rPr>
            </w:pPr>
          </w:p>
          <w:p w14:paraId="3B0864E3" w14:textId="1CAEA2B3" w:rsidR="00050F08" w:rsidRPr="0056537F" w:rsidRDefault="006C064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This is </w:t>
            </w:r>
            <w:r w:rsidR="00C141EF" w:rsidRPr="0056537F">
              <w:rPr>
                <w:rFonts w:ascii="Times New Roman" w:eastAsia="Times New Roman" w:hAnsi="Times New Roman" w:cs="Times New Roman"/>
                <w:color w:val="7030A0"/>
              </w:rPr>
              <w:t>possible</w:t>
            </w:r>
            <w:r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we have evaluated the forecasting performance of ADL models with time-varying parameters (TVP)</w:t>
            </w:r>
            <w:r w:rsidR="0020790C" w:rsidRPr="0056537F">
              <w:rPr>
                <w:rFonts w:ascii="Times New Roman" w:eastAsia="Times New Roman" w:hAnsi="Times New Roman" w:cs="Times New Roman"/>
                <w:color w:val="7030A0"/>
              </w:rPr>
              <w:t>,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too sophisticated structures which are not robust to the nasty 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SKU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p>
          <w:p w14:paraId="16165C2D" w14:textId="77777777" w:rsidR="00050F08" w:rsidRPr="0056537F" w:rsidRDefault="00050F08" w:rsidP="00937683">
            <w:pPr>
              <w:shd w:val="clear" w:color="auto" w:fill="FFFFFF"/>
              <w:spacing w:after="0" w:line="276" w:lineRule="auto"/>
              <w:rPr>
                <w:rFonts w:ascii="Times New Roman" w:eastAsia="Times New Roman" w:hAnsi="Times New Roman" w:cs="Times New Roman"/>
                <w:color w:val="7030A0"/>
              </w:rPr>
            </w:pPr>
          </w:p>
          <w:p w14:paraId="7528FFB8" w14:textId="6598EC41" w:rsidR="00050F08" w:rsidRPr="0056537F" w:rsidRDefault="00246D3D"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bookmarkStart w:id="1" w:name="_Hlk526677944"/>
            <w:r w:rsidR="00050F08" w:rsidRPr="0056537F">
              <w:rPr>
                <w:rFonts w:ascii="Times New Roman" w:eastAsia="Times New Roman" w:hAnsi="Times New Roman" w:cs="Times New Roman"/>
                <w:color w:val="7030A0"/>
              </w:rPr>
              <w:t xml:space="preserve">A method alternative to the ADL-intra-EWC method and the ADL-intra-IC method is </w:t>
            </w:r>
            <w:r w:rsidR="00665937" w:rsidRPr="0056537F">
              <w:rPr>
                <w:rFonts w:ascii="Times New Roman" w:eastAsia="Times New Roman" w:hAnsi="Times New Roman" w:cs="Times New Roman"/>
                <w:color w:val="7030A0"/>
              </w:rPr>
              <w:t>to directly model</w:t>
            </w:r>
            <w:r w:rsidR="00050F08" w:rsidRPr="0056537F">
              <w:rPr>
                <w:rFonts w:ascii="Times New Roman" w:eastAsia="Times New Roman" w:hAnsi="Times New Roman" w:cs="Times New Roman"/>
                <w:color w:val="7030A0"/>
              </w:rPr>
              <w:t xml:space="preserve"> the changing process of the effect of the marketing activities</w:t>
            </w:r>
            <w:r w:rsidR="00732EA0" w:rsidRPr="0056537F">
              <w:rPr>
                <w:rFonts w:ascii="Times New Roman" w:eastAsia="Times New Roman" w:hAnsi="Times New Roman" w:cs="Times New Roman"/>
                <w:color w:val="7030A0"/>
              </w:rPr>
              <w:t>. F</w:t>
            </w:r>
            <w:r w:rsidR="00050F08" w:rsidRPr="0056537F">
              <w:rPr>
                <w:rFonts w:ascii="Times New Roman" w:eastAsia="Times New Roman" w:hAnsi="Times New Roman" w:cs="Times New Roman"/>
                <w:color w:val="7030A0"/>
              </w:rPr>
              <w:t>or example</w:t>
            </w:r>
            <w:r w:rsidR="00732EA0" w:rsidRPr="0056537F">
              <w:rPr>
                <w:rFonts w:ascii="Times New Roman" w:eastAsia="Times New Roman" w:hAnsi="Times New Roman" w:cs="Times New Roman"/>
                <w:color w:val="7030A0"/>
              </w:rPr>
              <w:t xml:space="preserve">, the time-varying parameter model. </w:t>
            </w:r>
            <w:r w:rsidR="00665937" w:rsidRPr="0056537F">
              <w:rPr>
                <w:rFonts w:ascii="Times New Roman" w:eastAsia="Times New Roman" w:hAnsi="Times New Roman" w:cs="Times New Roman"/>
                <w:color w:val="7030A0"/>
              </w:rPr>
              <w:t>However, a</w:t>
            </w:r>
            <w:r w:rsidR="00050F08" w:rsidRPr="0056537F">
              <w:rPr>
                <w:rFonts w:ascii="Times New Roman" w:eastAsia="Times New Roman" w:hAnsi="Times New Roman" w:cs="Times New Roman"/>
                <w:color w:val="7030A0"/>
              </w:rPr>
              <w:t xml:space="preserve"> disadvantage </w:t>
            </w:r>
            <w:r w:rsidR="00732EA0" w:rsidRPr="0056537F">
              <w:rPr>
                <w:rFonts w:ascii="Times New Roman" w:eastAsia="Times New Roman" w:hAnsi="Times New Roman" w:cs="Times New Roman"/>
                <w:color w:val="7030A0"/>
              </w:rPr>
              <w:t>of</w:t>
            </w:r>
            <w:r w:rsidR="00050F08" w:rsidRPr="0056537F">
              <w:rPr>
                <w:rFonts w:ascii="Times New Roman" w:eastAsia="Times New Roman" w:hAnsi="Times New Roman" w:cs="Times New Roman"/>
                <w:color w:val="7030A0"/>
              </w:rPr>
              <w:t xml:space="preserve"> this method is that we </w:t>
            </w:r>
            <w:r w:rsidR="00732EA0" w:rsidRPr="0056537F">
              <w:rPr>
                <w:rFonts w:ascii="Times New Roman" w:eastAsia="Times New Roman" w:hAnsi="Times New Roman" w:cs="Times New Roman"/>
                <w:color w:val="7030A0"/>
              </w:rPr>
              <w:t xml:space="preserve">need to </w:t>
            </w:r>
            <w:r w:rsidR="00050F08" w:rsidRPr="0056537F">
              <w:rPr>
                <w:rFonts w:ascii="Times New Roman" w:eastAsia="Times New Roman" w:hAnsi="Times New Roman" w:cs="Times New Roman"/>
                <w:color w:val="7030A0"/>
              </w:rPr>
              <w:t xml:space="preserve">make </w:t>
            </w:r>
            <w:r w:rsidR="00E93A50" w:rsidRPr="0056537F">
              <w:rPr>
                <w:rFonts w:ascii="Times New Roman" w:eastAsia="Times New Roman" w:hAnsi="Times New Roman" w:cs="Times New Roman"/>
                <w:color w:val="7030A0"/>
              </w:rPr>
              <w:t xml:space="preserve">very </w:t>
            </w:r>
            <w:r w:rsidR="00050F08" w:rsidRPr="0056537F">
              <w:rPr>
                <w:rFonts w:ascii="Times New Roman" w:eastAsia="Times New Roman" w:hAnsi="Times New Roman" w:cs="Times New Roman"/>
                <w:color w:val="7030A0"/>
              </w:rPr>
              <w:t>strong assumptions of how the effect of the marketing activities change</w:t>
            </w:r>
            <w:r w:rsidR="00732EA0" w:rsidRPr="0056537F">
              <w:rPr>
                <w:rFonts w:ascii="Times New Roman" w:eastAsia="Times New Roman" w:hAnsi="Times New Roman" w:cs="Times New Roman"/>
                <w:color w:val="7030A0"/>
              </w:rPr>
              <w:t xml:space="preserve"> overtime</w:t>
            </w:r>
            <w:r w:rsidR="00E93A50" w:rsidRPr="0056537F">
              <w:rPr>
                <w:rFonts w:ascii="Times New Roman" w:eastAsia="Times New Roman" w:hAnsi="Times New Roman" w:cs="Times New Roman"/>
                <w:color w:val="7030A0"/>
              </w:rPr>
              <w:t xml:space="preserve">. e.g., </w:t>
            </w:r>
            <w:proofErr w:type="spellStart"/>
            <w:r w:rsidR="00E93A50" w:rsidRPr="0056537F">
              <w:rPr>
                <w:rFonts w:ascii="Times New Roman" w:eastAsia="Times New Roman" w:hAnsi="Times New Roman" w:cs="Times New Roman"/>
                <w:color w:val="7030A0"/>
              </w:rPr>
              <w:t>Foekens</w:t>
            </w:r>
            <w:proofErr w:type="spellEnd"/>
            <w:r w:rsidR="00E93A50" w:rsidRPr="0056537F">
              <w:rPr>
                <w:rFonts w:ascii="Times New Roman" w:eastAsia="Times New Roman" w:hAnsi="Times New Roman" w:cs="Times New Roman"/>
                <w:color w:val="7030A0"/>
              </w:rPr>
              <w:t xml:space="preserve"> et al. (1999) </w:t>
            </w:r>
            <w:r w:rsidR="00732EA0" w:rsidRPr="0056537F">
              <w:rPr>
                <w:rFonts w:ascii="Times New Roman" w:eastAsia="Times New Roman" w:hAnsi="Times New Roman" w:cs="Times New Roman"/>
                <w:color w:val="7030A0"/>
              </w:rPr>
              <w:t>modelled</w:t>
            </w:r>
            <w:r w:rsidR="00E93A50" w:rsidRPr="0056537F">
              <w:rPr>
                <w:rFonts w:ascii="Times New Roman" w:eastAsia="Times New Roman" w:hAnsi="Times New Roman" w:cs="Times New Roman"/>
                <w:color w:val="7030A0"/>
              </w:rPr>
              <w:t xml:space="preserve"> the effect of the marketing activities </w:t>
            </w:r>
            <w:r w:rsidR="00C141EF" w:rsidRPr="0056537F">
              <w:rPr>
                <w:rFonts w:ascii="Times New Roman" w:eastAsia="Times New Roman" w:hAnsi="Times New Roman" w:cs="Times New Roman"/>
                <w:color w:val="7030A0"/>
              </w:rPr>
              <w:t xml:space="preserve">as </w:t>
            </w:r>
            <w:r w:rsidR="00E93A50" w:rsidRPr="0056537F">
              <w:rPr>
                <w:rFonts w:ascii="Times New Roman" w:eastAsia="Times New Roman" w:hAnsi="Times New Roman" w:cs="Times New Roman"/>
                <w:color w:val="7030A0"/>
              </w:rPr>
              <w:t>a linear function of previous promotional activities. T</w:t>
            </w:r>
            <w:r w:rsidR="00665937" w:rsidRPr="0056537F">
              <w:rPr>
                <w:rFonts w:ascii="Times New Roman" w:eastAsia="Times New Roman" w:hAnsi="Times New Roman" w:cs="Times New Roman"/>
                <w:color w:val="7030A0"/>
              </w:rPr>
              <w:t xml:space="preserve">he </w:t>
            </w:r>
            <w:r w:rsidR="00E93A50" w:rsidRPr="0056537F">
              <w:rPr>
                <w:rFonts w:ascii="Times New Roman" w:eastAsia="Times New Roman" w:hAnsi="Times New Roman" w:cs="Times New Roman"/>
                <w:color w:val="7030A0"/>
              </w:rPr>
              <w:t xml:space="preserve">model </w:t>
            </w:r>
            <w:r w:rsidR="00732EA0" w:rsidRPr="0056537F">
              <w:rPr>
                <w:rFonts w:ascii="Times New Roman" w:eastAsia="Times New Roman" w:hAnsi="Times New Roman" w:cs="Times New Roman"/>
                <w:color w:val="7030A0"/>
              </w:rPr>
              <w:t xml:space="preserve">has a sophisticated </w:t>
            </w:r>
            <w:r w:rsidR="00E93A50" w:rsidRPr="0056537F">
              <w:rPr>
                <w:rFonts w:ascii="Times New Roman" w:eastAsia="Times New Roman" w:hAnsi="Times New Roman" w:cs="Times New Roman"/>
                <w:color w:val="7030A0"/>
              </w:rPr>
              <w:t xml:space="preserve">structure and </w:t>
            </w:r>
            <w:r w:rsidR="00732EA0" w:rsidRPr="0056537F">
              <w:rPr>
                <w:rFonts w:ascii="Times New Roman" w:eastAsia="Times New Roman" w:hAnsi="Times New Roman" w:cs="Times New Roman"/>
                <w:color w:val="7030A0"/>
              </w:rPr>
              <w:t>was not developed for forecasting</w:t>
            </w:r>
            <w:r w:rsidR="00050F08" w:rsidRPr="0056537F">
              <w:rPr>
                <w:rFonts w:ascii="Times New Roman" w:eastAsia="Times New Roman" w:hAnsi="Times New Roman" w:cs="Times New Roman"/>
                <w:color w:val="7030A0"/>
              </w:rPr>
              <w:t>. Therefore, we leave the exploration of the potential of this type of model to future research</w:t>
            </w:r>
            <w:bookmarkEnd w:id="1"/>
            <w:r w:rsidR="00050F08" w:rsidRPr="0056537F">
              <w:rPr>
                <w:rFonts w:ascii="Times New Roman" w:eastAsia="Times New Roman" w:hAnsi="Times New Roman" w:cs="Times New Roman"/>
                <w:color w:val="7030A0"/>
              </w:rPr>
              <w:t>.</w:t>
            </w:r>
          </w:p>
          <w:p w14:paraId="3CBC43C7" w14:textId="6C6D190C" w:rsidR="00FC4C34" w:rsidRPr="0056537F" w:rsidRDefault="00F6703A"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None of the accuracy measures used is minimized in expectation by an unbiased forecast (see the introduction of </w:t>
            </w:r>
            <w:bookmarkStart w:id="2" w:name="OLE_LINK1"/>
            <w:proofErr w:type="spellStart"/>
            <w:r w:rsidR="0082558B" w:rsidRPr="0056537F">
              <w:rPr>
                <w:rFonts w:ascii="Times New Roman" w:eastAsia="Times New Roman" w:hAnsi="Times New Roman" w:cs="Times New Roman"/>
              </w:rPr>
              <w:t>Kolassa</w:t>
            </w:r>
            <w:proofErr w:type="spellEnd"/>
            <w:r w:rsidR="0082558B" w:rsidRPr="0056537F">
              <w:rPr>
                <w:rFonts w:ascii="Times New Roman" w:eastAsia="Times New Roman" w:hAnsi="Times New Roman" w:cs="Times New Roman"/>
              </w:rPr>
              <w:t>, 2016, IJF</w:t>
            </w:r>
            <w:bookmarkEnd w:id="2"/>
            <w:r w:rsidR="0082558B" w:rsidRPr="0056537F">
              <w:rPr>
                <w:rFonts w:ascii="Times New Roman" w:eastAsia="Times New Roman" w:hAnsi="Times New Roman" w:cs="Times New Roman"/>
              </w:rPr>
              <w:t>). I am somewhat concerned that the increase in accuracy may have come at the cost of bias. I would recommend using either a measure that is minimized in expectation by an unbiased forecast, e.g., a scaled RMSE, or assessing bias in some way.</w:t>
            </w:r>
          </w:p>
          <w:p w14:paraId="77A19532" w14:textId="77777777" w:rsidR="00FC4C34" w:rsidRPr="0056537F" w:rsidRDefault="00FC4C34" w:rsidP="00937683">
            <w:pPr>
              <w:shd w:val="clear" w:color="auto" w:fill="FFFFFF"/>
              <w:spacing w:after="0" w:line="276" w:lineRule="auto"/>
              <w:rPr>
                <w:rFonts w:ascii="Times New Roman" w:eastAsia="Times New Roman" w:hAnsi="Times New Roman" w:cs="Times New Roman"/>
              </w:rPr>
            </w:pPr>
          </w:p>
          <w:p w14:paraId="5A265CBB" w14:textId="0834C42D" w:rsidR="00AC2D81" w:rsidRPr="0056537F" w:rsidRDefault="00330527"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add the scaled MSE as one of the error measures.</w:t>
            </w:r>
            <w:r w:rsidR="00774964" w:rsidRPr="0056537F">
              <w:rPr>
                <w:rFonts w:ascii="Times New Roman" w:eastAsia="Times New Roman" w:hAnsi="Times New Roman" w:cs="Times New Roman"/>
                <w:color w:val="7030A0"/>
              </w:rPr>
              <w:t xml:space="preserve"> </w:t>
            </w:r>
            <w:r w:rsidR="00AC2D81" w:rsidRPr="0056537F">
              <w:rPr>
                <w:rFonts w:ascii="Times New Roman" w:eastAsia="Times New Roman" w:hAnsi="Times New Roman" w:cs="Times New Roman"/>
                <w:color w:val="7030A0"/>
              </w:rPr>
              <w:t xml:space="preserve">The increase in </w:t>
            </w:r>
            <w:r w:rsidR="00B723F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accuracy come from the </w:t>
            </w:r>
            <w:r w:rsidR="00C141EF" w:rsidRPr="0056537F">
              <w:rPr>
                <w:rFonts w:ascii="Times New Roman" w:eastAsia="Times New Roman" w:hAnsi="Times New Roman" w:cs="Times New Roman"/>
                <w:color w:val="7030A0"/>
              </w:rPr>
              <w:t>reduction</w:t>
            </w:r>
            <w:r w:rsidR="00AC2D81" w:rsidRPr="0056537F">
              <w:rPr>
                <w:rFonts w:ascii="Times New Roman" w:eastAsia="Times New Roman" w:hAnsi="Times New Roman" w:cs="Times New Roman"/>
                <w:color w:val="7030A0"/>
              </w:rPr>
              <w:t xml:space="preserve"> of </w:t>
            </w:r>
            <w:r w:rsidR="00C141E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bias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at a cost of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56537F">
              <w:rPr>
                <w:rFonts w:ascii="Times New Roman" w:eastAsia="Times New Roman" w:hAnsi="Times New Roman" w:cs="Times New Roman"/>
                <w:color w:val="7030A0"/>
              </w:rPr>
              <w:t xml:space="preserve">increas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original full estimation window, other estimation windows are all smaller but more recent (e.g., closer to the forecast origin). Forecasts based on these ‘smaller’ estimation windows are less biased (e.g., 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 </w:t>
            </w:r>
          </w:p>
          <w:p w14:paraId="53C57293" w14:textId="472A9748" w:rsidR="00050F08"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actually carried out. Was some third-party software used, e.g., an R package? Please cite software and packages used (with version numbers). Software </w:t>
            </w:r>
            <w:r w:rsidRPr="0056537F">
              <w:rPr>
                <w:rFonts w:ascii="Times New Roman" w:eastAsia="Times New Roman" w:hAnsi="Times New Roman" w:cs="Times New Roman"/>
              </w:rPr>
              <w:lastRenderedPageBreak/>
              <w:t>authors are entitled to recognition.</w:t>
            </w:r>
            <w:r w:rsidRPr="0056537F">
              <w:rPr>
                <w:rFonts w:ascii="Times New Roman" w:eastAsia="Times New Roman" w:hAnsi="Times New Roman" w:cs="Times New Roman"/>
              </w:rPr>
              <w:br/>
            </w:r>
          </w:p>
          <w:p w14:paraId="405218ED" w14:textId="0AAD7BC7" w:rsidR="00050F08" w:rsidRPr="0056537F" w:rsidRDefault="00050F0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in SAS. 9.4. </w:t>
            </w:r>
            <w:r w:rsidRPr="0056537F">
              <w:rPr>
                <w:rFonts w:ascii="Times New Roman" w:eastAsia="Times New Roman" w:hAnsi="Times New Roman" w:cs="Times New Roman"/>
                <w:color w:val="7030A0"/>
              </w:rPr>
              <w:t xml:space="preserve">We add this </w:t>
            </w:r>
            <w:r w:rsidR="009B261E" w:rsidRPr="0056537F">
              <w:rPr>
                <w:rFonts w:ascii="Times New Roman" w:eastAsia="Times New Roman" w:hAnsi="Times New Roman" w:cs="Times New Roman"/>
                <w:color w:val="7030A0"/>
              </w:rPr>
              <w:t>in section 6 and section 7.</w:t>
            </w:r>
          </w:p>
          <w:p w14:paraId="32171E76" w14:textId="70DDA8D8" w:rsidR="008E46EF" w:rsidRPr="0056537F" w:rsidRDefault="0082558B" w:rsidP="009441FB">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xml:space="preserve">- p. 11: what is "four-week seasonality"? Does this refer to cutting the year into 13 four-week periods (13*4=52), then expending 12 dummies? If so, this corresponds to fitting a periodic *step* function, which stays constant for four weeks and then may change sharply when we enter the next four-week bin. This is discretizing a continuous variable (namely, time). Don't do this. The disadvantages of discretization have been well documented over the years - apart from the almost certainly ecologically invalid step fit I discuss, it also expends far too many degrees of freedom. Instead, use a number of periodic </w:t>
            </w:r>
            <w:proofErr w:type="gramStart"/>
            <w:r w:rsidRPr="0056537F">
              <w:rPr>
                <w:rFonts w:ascii="Times New Roman" w:eastAsia="Times New Roman" w:hAnsi="Times New Roman" w:cs="Times New Roman"/>
              </w:rPr>
              <w:t>spline</w:t>
            </w:r>
            <w:proofErr w:type="gramEnd"/>
            <w:r w:rsidRPr="0056537F">
              <w:rPr>
                <w:rFonts w:ascii="Times New Roman" w:eastAsia="Times New Roman" w:hAnsi="Times New Roman" w:cs="Times New Roman"/>
              </w:rPr>
              <w:t xml:space="preserve"> transforms of time. Three or four parameters expended here would be much better invested than twelve in discretization. Further reading here:</w:t>
            </w:r>
            <w:r w:rsidRPr="0056537F">
              <w:rPr>
                <w:rFonts w:ascii="Times New Roman" w:eastAsia="Times New Roman" w:hAnsi="Times New Roman" w:cs="Times New Roman"/>
              </w:rPr>
              <w:br/>
              <w:t>https://stats.stackexchange.com/questions/230750/when-should-we-discretize-bin-continuous-independent-variables-features-and-when</w:t>
            </w:r>
            <w:r w:rsidRPr="0056537F">
              <w:rPr>
                <w:rFonts w:ascii="Times New Roman" w:eastAsia="Times New Roman" w:hAnsi="Times New Roman" w:cs="Times New Roman"/>
              </w:rPr>
              <w:br/>
              <w:t xml:space="preserve">https://stats.stackexchange.com/questions/41227/justification-for-low-high-or-tertiary-splits-in-anova (see the links in </w:t>
            </w:r>
            <w:proofErr w:type="spellStart"/>
            <w:r w:rsidRPr="0056537F">
              <w:rPr>
                <w:rFonts w:ascii="Times New Roman" w:eastAsia="Times New Roman" w:hAnsi="Times New Roman" w:cs="Times New Roman"/>
              </w:rPr>
              <w:t>Glen_b's</w:t>
            </w:r>
            <w:proofErr w:type="spellEnd"/>
            <w:r w:rsidRPr="0056537F">
              <w:rPr>
                <w:rFonts w:ascii="Times New Roman" w:eastAsia="Times New Roman" w:hAnsi="Times New Roman" w:cs="Times New Roman"/>
              </w:rPr>
              <w:t xml:space="preserve"> answer)</w:t>
            </w:r>
            <w:r w:rsidRPr="0056537F">
              <w:rPr>
                <w:rFonts w:ascii="Times New Roman" w:eastAsia="Times New Roman" w:hAnsi="Times New Roman" w:cs="Times New Roman"/>
              </w:rPr>
              <w:br/>
            </w:r>
          </w:p>
          <w:p w14:paraId="4C505444" w14:textId="77777777" w:rsidR="008E46EF" w:rsidRPr="0056537F" w:rsidRDefault="008E46EF" w:rsidP="00937683">
            <w:pPr>
              <w:shd w:val="clear" w:color="auto" w:fill="FFFFFF"/>
              <w:spacing w:after="0" w:line="276" w:lineRule="auto"/>
              <w:rPr>
                <w:rFonts w:ascii="Times New Roman" w:eastAsia="Times New Roman" w:hAnsi="Times New Roman" w:cs="Times New Roman"/>
                <w:color w:val="C45911" w:themeColor="accent2" w:themeShade="BF"/>
              </w:rPr>
            </w:pPr>
          </w:p>
          <w:p w14:paraId="294F84B9" w14:textId="7EFA20D0" w:rsidR="00425392" w:rsidRPr="0056537F" w:rsidRDefault="008E46EF" w:rsidP="002E0086">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202AF0" w:rsidRPr="0056537F">
              <w:rPr>
                <w:rFonts w:ascii="Times New Roman" w:eastAsia="Times New Roman" w:hAnsi="Times New Roman" w:cs="Times New Roman"/>
                <w:color w:val="7030A0"/>
              </w:rPr>
              <w:t xml:space="preserve">we use </w:t>
            </w:r>
            <w:r w:rsidR="00C2361B" w:rsidRPr="0056537F">
              <w:rPr>
                <w:rFonts w:ascii="Times New Roman" w:eastAsia="Times New Roman" w:hAnsi="Times New Roman" w:cs="Times New Roman"/>
                <w:color w:val="7030A0"/>
              </w:rPr>
              <w:t xml:space="preserve">the deterministic </w:t>
            </w:r>
            <w:r w:rsidR="00202AF0" w:rsidRPr="0056537F">
              <w:rPr>
                <w:rFonts w:ascii="Times New Roman" w:eastAsia="Times New Roman" w:hAnsi="Times New Roman" w:cs="Times New Roman"/>
                <w:color w:val="7030A0"/>
              </w:rPr>
              <w:t>four-week</w:t>
            </w:r>
            <w:r w:rsidRPr="0056537F">
              <w:rPr>
                <w:rFonts w:ascii="Times New Roman" w:eastAsia="Times New Roman" w:hAnsi="Times New Roman" w:cs="Times New Roman"/>
                <w:color w:val="7030A0"/>
              </w:rPr>
              <w:t xml:space="preserve"> dummy variables (e.g., </w:t>
            </w:r>
            <w:r w:rsidR="00031F73" w:rsidRPr="0056537F">
              <w:rPr>
                <w:rFonts w:ascii="Times New Roman" w:eastAsia="Times New Roman" w:hAnsi="Times New Roman" w:cs="Times New Roman"/>
                <w:color w:val="7030A0"/>
              </w:rPr>
              <w:t>12 four-week</w:t>
            </w:r>
            <w:r w:rsidRPr="0056537F">
              <w:rPr>
                <w:rFonts w:ascii="Times New Roman" w:eastAsia="Times New Roman" w:hAnsi="Times New Roman" w:cs="Times New Roman"/>
                <w:color w:val="7030A0"/>
              </w:rPr>
              <w:t xml:space="preserve"> dummy variables for the 52 weeks) </w:t>
            </w:r>
            <w:r w:rsidR="00815EF7" w:rsidRPr="0056537F">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 etc.).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r w:rsidR="009441FB" w:rsidRPr="0056537F">
              <w:rPr>
                <w:rFonts w:ascii="Times New Roman" w:eastAsia="Times New Roman" w:hAnsi="Times New Roman" w:cs="Times New Roman"/>
                <w:color w:val="7030A0"/>
              </w:rPr>
              <w:t xml:space="preserve"> and has a cost of degre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r w:rsidR="00425392" w:rsidRPr="0056537F">
              <w:rPr>
                <w:rFonts w:ascii="Times New Roman" w:eastAsia="Times New Roman" w:hAnsi="Times New Roman" w:cs="Times New Roman"/>
                <w:color w:val="7030A0"/>
              </w:rPr>
              <w:t>the retailer</w:t>
            </w:r>
            <w:r w:rsidR="009A0B7C" w:rsidRPr="0056537F">
              <w:rPr>
                <w:rFonts w:ascii="Times New Roman" w:eastAsia="Times New Roman" w:hAnsi="Times New Roman" w:cs="Times New Roman"/>
                <w:color w:val="7030A0"/>
              </w:rPr>
              <w:t xml:space="preserve"> context, </w:t>
            </w:r>
            <w:r w:rsidR="00544B11" w:rsidRPr="0056537F">
              <w:rPr>
                <w:rFonts w:ascii="Times New Roman" w:eastAsia="Times New Roman" w:hAnsi="Times New Roman" w:cs="Times New Roman"/>
                <w:color w:val="7030A0"/>
              </w:rPr>
              <w:t xml:space="preserve">the models are </w:t>
            </w:r>
            <w:r w:rsidR="00425392" w:rsidRPr="0056537F">
              <w:rPr>
                <w:rFonts w:ascii="Times New Roman" w:eastAsia="Times New Roman" w:hAnsi="Times New Roman" w:cs="Times New Roman"/>
                <w:color w:val="7030A0"/>
              </w:rPr>
              <w:t xml:space="preserve">usually </w:t>
            </w:r>
            <w:r w:rsidR="00544B11" w:rsidRPr="0056537F">
              <w:rPr>
                <w:rFonts w:ascii="Times New Roman" w:eastAsia="Times New Roman" w:hAnsi="Times New Roman" w:cs="Times New Roman"/>
                <w:color w:val="7030A0"/>
              </w:rPr>
              <w:t>estimated with a comparably large sample (e.g., 160 weeks</w:t>
            </w:r>
            <w:r w:rsidR="00425392" w:rsidRPr="0056537F">
              <w:rPr>
                <w:rFonts w:ascii="Times New Roman" w:eastAsia="Times New Roman" w:hAnsi="Times New Roman" w:cs="Times New Roman"/>
                <w:color w:val="7030A0"/>
              </w:rPr>
              <w:t xml:space="preserve"> in our study</w:t>
            </w:r>
            <w:r w:rsidR="00544B11" w:rsidRPr="0056537F">
              <w:rPr>
                <w:rFonts w:ascii="Times New Roman" w:eastAsia="Times New Roman" w:hAnsi="Times New Roman" w:cs="Times New Roman"/>
                <w:color w:val="7030A0"/>
              </w:rPr>
              <w:t xml:space="preserve">), </w:t>
            </w:r>
            <w:r w:rsidR="00390562" w:rsidRPr="0056537F">
              <w:rPr>
                <w:rFonts w:ascii="Times New Roman" w:eastAsia="Times New Roman" w:hAnsi="Times New Roman" w:cs="Times New Roman"/>
                <w:color w:val="7030A0"/>
              </w:rPr>
              <w:t>where</w:t>
            </w:r>
            <w:r w:rsidR="00544B11" w:rsidRPr="0056537F">
              <w:rPr>
                <w:rFonts w:ascii="Times New Roman" w:eastAsia="Times New Roman" w:hAnsi="Times New Roman" w:cs="Times New Roman"/>
                <w:color w:val="7030A0"/>
              </w:rPr>
              <w:t xml:space="preserve"> the loss of degree of freedom is not an</w:t>
            </w:r>
            <w:r w:rsidR="00390562" w:rsidRPr="0056537F">
              <w:rPr>
                <w:rFonts w:ascii="Times New Roman" w:eastAsia="Times New Roman" w:hAnsi="Times New Roman" w:cs="Times New Roman"/>
                <w:color w:val="7030A0"/>
              </w:rPr>
              <w:t xml:space="preserve"> </w:t>
            </w:r>
            <w:r w:rsidR="00544B11" w:rsidRPr="0056537F">
              <w:rPr>
                <w:rFonts w:ascii="Times New Roman" w:eastAsia="Times New Roman" w:hAnsi="Times New Roman" w:cs="Times New Roman"/>
                <w:color w:val="7030A0"/>
              </w:rPr>
              <w:t xml:space="preserve">issue. </w:t>
            </w:r>
            <w:r w:rsidR="00055795" w:rsidRPr="0056537F">
              <w:rPr>
                <w:rFonts w:ascii="Times New Roman" w:eastAsia="Times New Roman" w:hAnsi="Times New Roman" w:cs="Times New Roman"/>
                <w:color w:val="7030A0"/>
              </w:rPr>
              <w:t>Also, the effect is in theory allowed to change sharply across different four-week bins, but it empirically depends on the data.</w:t>
            </w:r>
          </w:p>
          <w:p w14:paraId="267D31C9" w14:textId="77777777" w:rsidR="00425392" w:rsidRPr="0056537F" w:rsidRDefault="00425392" w:rsidP="002E0086">
            <w:pPr>
              <w:shd w:val="clear" w:color="auto" w:fill="FFFFFF"/>
              <w:spacing w:after="0" w:line="276" w:lineRule="auto"/>
              <w:rPr>
                <w:rFonts w:ascii="Times New Roman" w:eastAsia="Times New Roman" w:hAnsi="Times New Roman" w:cs="Times New Roman"/>
                <w:color w:val="7030A0"/>
              </w:rPr>
            </w:pPr>
          </w:p>
          <w:p w14:paraId="2AC604EE" w14:textId="77777777" w:rsidR="00055795" w:rsidRPr="0056537F" w:rsidRDefault="00055795" w:rsidP="002E0086">
            <w:pPr>
              <w:shd w:val="clear" w:color="auto" w:fill="FFFFFF"/>
              <w:spacing w:after="0" w:line="276" w:lineRule="auto"/>
              <w:rPr>
                <w:rFonts w:ascii="Times New Roman" w:eastAsia="Times New Roman" w:hAnsi="Times New Roman" w:cs="Times New Roman"/>
                <w:color w:val="7030A0"/>
              </w:rPr>
            </w:pPr>
          </w:p>
          <w:p w14:paraId="23C115D1" w14:textId="77777777" w:rsidR="00055795" w:rsidRPr="0056537F" w:rsidRDefault="00197BE4" w:rsidP="002E0086">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focus on real retail data 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 nasty and of high variations</w:t>
            </w:r>
            <w:r w:rsidR="00F712B0" w:rsidRPr="0056537F">
              <w:rPr>
                <w:rFonts w:ascii="Times New Roman" w:eastAsia="Times New Roman" w:hAnsi="Times New Roman" w:cs="Times New Roman"/>
                <w:color w:val="7030A0"/>
              </w:rPr>
              <w:t xml:space="preserve">, and the sales may change abruptly and cannot be explained by other </w:t>
            </w:r>
            <w:r w:rsidR="00055795" w:rsidRPr="0056537F">
              <w:rPr>
                <w:rFonts w:ascii="Times New Roman" w:eastAsia="Times New Roman" w:hAnsi="Times New Roman" w:cs="Times New Roman"/>
                <w:color w:val="7030A0"/>
              </w:rPr>
              <w:t xml:space="preserve">known </w:t>
            </w:r>
            <w:r w:rsidR="00F712B0" w:rsidRPr="0056537F">
              <w:rPr>
                <w:rFonts w:ascii="Times New Roman" w:eastAsia="Times New Roman" w:hAnsi="Times New Roman" w:cs="Times New Roman"/>
                <w:color w:val="7030A0"/>
              </w:rPr>
              <w:t>factors</w:t>
            </w:r>
            <w:r w:rsidR="00031F73" w:rsidRPr="0056537F">
              <w:rPr>
                <w:rFonts w:ascii="Times New Roman" w:eastAsia="Times New Roman" w:hAnsi="Times New Roman" w:cs="Times New Roman"/>
                <w:color w:val="7030A0"/>
              </w:rPr>
              <w:t xml:space="preserve">. </w:t>
            </w:r>
            <w:r w:rsidR="00055795" w:rsidRPr="0056537F">
              <w:rPr>
                <w:rFonts w:ascii="Times New Roman" w:eastAsia="Times New Roman" w:hAnsi="Times New Roman" w:cs="Times New Roman"/>
                <w:color w:val="7030A0"/>
              </w:rPr>
              <w:t>Also, w</w:t>
            </w:r>
            <w:r w:rsidR="00031F73" w:rsidRPr="0056537F">
              <w:rPr>
                <w:rFonts w:ascii="Times New Roman" w:eastAsia="Times New Roman" w:hAnsi="Times New Roman" w:cs="Times New Roman"/>
                <w:color w:val="7030A0"/>
              </w:rPr>
              <w:t xml:space="preserve">e </w:t>
            </w:r>
            <w:r w:rsidR="00055795" w:rsidRPr="0056537F">
              <w:rPr>
                <w:rFonts w:ascii="Times New Roman" w:eastAsia="Times New Roman" w:hAnsi="Times New Roman" w:cs="Times New Roman"/>
                <w:color w:val="7030A0"/>
              </w:rPr>
              <w:t xml:space="preserve">use a sophisticated model specification process where we </w:t>
            </w:r>
            <w:r w:rsidR="00031F73" w:rsidRPr="0056537F">
              <w:rPr>
                <w:rFonts w:ascii="Times New Roman" w:eastAsia="Times New Roman" w:hAnsi="Times New Roman" w:cs="Times New Roman"/>
                <w:color w:val="7030A0"/>
              </w:rPr>
              <w:t xml:space="preserve">have </w:t>
            </w:r>
            <w:r w:rsidR="00CF55EF" w:rsidRPr="0056537F">
              <w:rPr>
                <w:rFonts w:ascii="Times New Roman" w:eastAsia="Times New Roman" w:hAnsi="Times New Roman" w:cs="Times New Roman"/>
                <w:color w:val="7030A0"/>
              </w:rPr>
              <w:t>a vast number of</w:t>
            </w:r>
            <w:r w:rsidRPr="0056537F">
              <w:rPr>
                <w:rFonts w:ascii="Times New Roman" w:eastAsia="Times New Roman" w:hAnsi="Times New Roman" w:cs="Times New Roman"/>
                <w:color w:val="7030A0"/>
              </w:rPr>
              <w:t xml:space="preserve"> </w:t>
            </w:r>
            <w:r w:rsidR="00460153" w:rsidRPr="0056537F">
              <w:rPr>
                <w:rFonts w:ascii="Times New Roman" w:eastAsia="Times New Roman" w:hAnsi="Times New Roman" w:cs="Times New Roman"/>
                <w:color w:val="7030A0"/>
              </w:rPr>
              <w:t xml:space="preserve">independent variables </w:t>
            </w:r>
            <w:r w:rsidR="00055795" w:rsidRPr="0056537F">
              <w:rPr>
                <w:rFonts w:ascii="Times New Roman" w:eastAsia="Times New Roman" w:hAnsi="Times New Roman" w:cs="Times New Roman"/>
                <w:color w:val="7030A0"/>
              </w:rPr>
              <w:t xml:space="preserve">initially </w:t>
            </w:r>
            <w:r w:rsidR="00460153" w:rsidRPr="0056537F">
              <w:rPr>
                <w:rFonts w:ascii="Times New Roman" w:eastAsia="Times New Roman" w:hAnsi="Times New Roman" w:cs="Times New Roman"/>
                <w:color w:val="7030A0"/>
              </w:rPr>
              <w:t xml:space="preserve">and </w:t>
            </w:r>
            <w:r w:rsidR="00055795" w:rsidRPr="0056537F">
              <w:rPr>
                <w:rFonts w:ascii="Times New Roman" w:eastAsia="Times New Roman" w:hAnsi="Times New Roman" w:cs="Times New Roman"/>
                <w:color w:val="7030A0"/>
              </w:rPr>
              <w:t>then recursively simplify the</w:t>
            </w:r>
            <w:r w:rsidR="002E0086" w:rsidRPr="0056537F">
              <w:rPr>
                <w:rFonts w:ascii="Times New Roman" w:eastAsia="Times New Roman" w:hAnsi="Times New Roman" w:cs="Times New Roman"/>
                <w:color w:val="7030A0"/>
              </w:rPr>
              <w:t xml:space="preserve"> model</w:t>
            </w:r>
            <w:r w:rsidR="00055795" w:rsidRPr="0056537F">
              <w:rPr>
                <w:rFonts w:ascii="Times New Roman" w:eastAsia="Times New Roman" w:hAnsi="Times New Roman" w:cs="Times New Roman"/>
                <w:color w:val="7030A0"/>
              </w:rPr>
              <w:t>. During this process, we remove</w:t>
            </w:r>
            <w:r w:rsidR="00031F73" w:rsidRPr="0056537F">
              <w:rPr>
                <w:rFonts w:ascii="Times New Roman" w:eastAsia="Times New Roman" w:hAnsi="Times New Roman" w:cs="Times New Roman"/>
                <w:color w:val="7030A0"/>
              </w:rPr>
              <w:t xml:space="preserve"> s</w:t>
            </w:r>
            <w:r w:rsidR="002E0086" w:rsidRPr="0056537F">
              <w:rPr>
                <w:rFonts w:ascii="Times New Roman" w:eastAsia="Times New Roman" w:hAnsi="Times New Roman" w:cs="Times New Roman"/>
                <w:color w:val="7030A0"/>
              </w:rPr>
              <w:t xml:space="preserve">ome of the four-week dummy variables </w:t>
            </w:r>
            <w:r w:rsidR="00055795" w:rsidRPr="0056537F">
              <w:rPr>
                <w:rFonts w:ascii="Times New Roman" w:eastAsia="Times New Roman" w:hAnsi="Times New Roman" w:cs="Times New Roman"/>
                <w:color w:val="7030A0"/>
              </w:rPr>
              <w:t>using</w:t>
            </w:r>
            <w:r w:rsidR="002E0086" w:rsidRPr="0056537F">
              <w:rPr>
                <w:rFonts w:ascii="Times New Roman" w:eastAsia="Times New Roman" w:hAnsi="Times New Roman" w:cs="Times New Roman"/>
                <w:color w:val="7030A0"/>
              </w:rPr>
              <w:t xml:space="preserve"> the LASSO procedure</w:t>
            </w:r>
            <w:r w:rsidR="00460153" w:rsidRPr="0056537F">
              <w:rPr>
                <w:rFonts w:ascii="Times New Roman" w:eastAsia="Times New Roman" w:hAnsi="Times New Roman" w:cs="Times New Roman"/>
                <w:color w:val="7030A0"/>
              </w:rPr>
              <w:t xml:space="preserve">. </w:t>
            </w:r>
            <w:r w:rsidR="00055795" w:rsidRPr="0056537F">
              <w:rPr>
                <w:rFonts w:ascii="Times New Roman" w:eastAsia="Times New Roman" w:hAnsi="Times New Roman" w:cs="Times New Roman"/>
                <w:color w:val="7030A0"/>
              </w:rPr>
              <w:t xml:space="preserve">Therefore, the performance of </w:t>
            </w:r>
            <w:r w:rsidR="00460153" w:rsidRPr="0056537F">
              <w:rPr>
                <w:rFonts w:ascii="Times New Roman" w:eastAsia="Times New Roman" w:hAnsi="Times New Roman" w:cs="Times New Roman"/>
                <w:color w:val="7030A0"/>
              </w:rPr>
              <w:t xml:space="preserve">alternative </w:t>
            </w:r>
            <w:r w:rsidR="00F712B0" w:rsidRPr="0056537F">
              <w:rPr>
                <w:rFonts w:ascii="Times New Roman" w:eastAsia="Times New Roman" w:hAnsi="Times New Roman" w:cs="Times New Roman"/>
                <w:color w:val="7030A0"/>
              </w:rPr>
              <w:t xml:space="preserve">spline </w:t>
            </w:r>
            <w:r w:rsidR="00460153" w:rsidRPr="0056537F">
              <w:rPr>
                <w:rFonts w:ascii="Times New Roman" w:eastAsia="Times New Roman" w:hAnsi="Times New Roman" w:cs="Times New Roman"/>
                <w:color w:val="7030A0"/>
              </w:rPr>
              <w:t xml:space="preserve">methods for seasonality </w:t>
            </w:r>
            <w:r w:rsidR="00E12E69" w:rsidRPr="0056537F">
              <w:rPr>
                <w:rFonts w:ascii="Times New Roman" w:eastAsia="Times New Roman" w:hAnsi="Times New Roman" w:cs="Times New Roman"/>
                <w:color w:val="7030A0"/>
              </w:rPr>
              <w:t>becomes an</w:t>
            </w:r>
            <w:r w:rsidR="00055795" w:rsidRPr="0056537F">
              <w:rPr>
                <w:rFonts w:ascii="Times New Roman" w:eastAsia="Times New Roman" w:hAnsi="Times New Roman" w:cs="Times New Roman"/>
                <w:color w:val="7030A0"/>
              </w:rPr>
              <w:t>other</w:t>
            </w:r>
            <w:r w:rsidR="00460153" w:rsidRPr="0056537F">
              <w:rPr>
                <w:rFonts w:ascii="Times New Roman" w:eastAsia="Times New Roman" w:hAnsi="Times New Roman" w:cs="Times New Roman"/>
                <w:color w:val="7030A0"/>
              </w:rPr>
              <w:t xml:space="preserve"> empirical question.</w:t>
            </w:r>
            <w:r w:rsidR="00F712B0" w:rsidRPr="0056537F">
              <w:rPr>
                <w:rFonts w:ascii="Times New Roman" w:eastAsia="Times New Roman" w:hAnsi="Times New Roman" w:cs="Times New Roman"/>
                <w:color w:val="7030A0"/>
              </w:rPr>
              <w:t xml:space="preserve"> </w:t>
            </w:r>
          </w:p>
          <w:p w14:paraId="5233D291" w14:textId="77777777" w:rsidR="00055795" w:rsidRPr="0056537F" w:rsidRDefault="00055795" w:rsidP="002E0086">
            <w:pPr>
              <w:shd w:val="clear" w:color="auto" w:fill="FFFFFF"/>
              <w:spacing w:after="0" w:line="276" w:lineRule="auto"/>
              <w:rPr>
                <w:rFonts w:ascii="Times New Roman" w:eastAsia="Times New Roman" w:hAnsi="Times New Roman" w:cs="Times New Roman"/>
                <w:color w:val="7030A0"/>
              </w:rPr>
            </w:pPr>
          </w:p>
          <w:p w14:paraId="4F489A16" w14:textId="4EF3F693" w:rsidR="00544B11" w:rsidRPr="0056537F" w:rsidRDefault="00055795" w:rsidP="00055795">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to point out the possibility to further improve the model’s performance using alternative methods for seasonality. e.g., using a periodic spline function, which were proven useful in modelling seasonality in other fields such as electricity demand. We also thank the reviewer for the reference where the natural splines method is compared with the traditional bin method based on a simulated 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and we </w:t>
            </w:r>
            <w:r w:rsidR="002E0086" w:rsidRPr="0056537F">
              <w:rPr>
                <w:rFonts w:ascii="Times New Roman" w:eastAsia="Times New Roman" w:hAnsi="Times New Roman" w:cs="Times New Roman"/>
                <w:color w:val="7030A0"/>
              </w:rPr>
              <w:t xml:space="preserve">leave the evaluation of </w:t>
            </w:r>
            <w:r w:rsidR="00460153" w:rsidRPr="0056537F">
              <w:rPr>
                <w:rFonts w:ascii="Times New Roman" w:eastAsia="Times New Roman" w:hAnsi="Times New Roman" w:cs="Times New Roman"/>
                <w:color w:val="7030A0"/>
              </w:rPr>
              <w:t>those</w:t>
            </w:r>
            <w:r w:rsidR="002E0086" w:rsidRPr="0056537F">
              <w:rPr>
                <w:rFonts w:ascii="Times New Roman" w:eastAsia="Times New Roman" w:hAnsi="Times New Roman" w:cs="Times New Roman"/>
                <w:color w:val="7030A0"/>
              </w:rPr>
              <w:t xml:space="preserve"> alternative method</w:t>
            </w:r>
            <w:r w:rsidR="00536FB2" w:rsidRPr="0056537F">
              <w:rPr>
                <w:rFonts w:ascii="Times New Roman" w:eastAsia="Times New Roman" w:hAnsi="Times New Roman" w:cs="Times New Roman"/>
                <w:color w:val="7030A0"/>
              </w:rPr>
              <w:t>s</w:t>
            </w:r>
            <w:r w:rsidR="002E0086" w:rsidRPr="0056537F">
              <w:rPr>
                <w:rFonts w:ascii="Times New Roman" w:eastAsia="Times New Roman" w:hAnsi="Times New Roman" w:cs="Times New Roman"/>
                <w:color w:val="7030A0"/>
              </w:rPr>
              <w:t xml:space="preserve"> to future 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rsidP="00937683">
            <w:pPr>
              <w:shd w:val="clear" w:color="auto" w:fill="FFFFFF"/>
              <w:spacing w:after="0" w:line="276" w:lineRule="auto"/>
              <w:rPr>
                <w:rFonts w:ascii="Times New Roman" w:eastAsia="Times New Roman" w:hAnsi="Times New Roman" w:cs="Times New Roman"/>
                <w:color w:val="C45911" w:themeColor="accent2" w:themeShade="BF"/>
              </w:rPr>
            </w:pPr>
          </w:p>
          <w:p w14:paraId="18DE6E27" w14:textId="77777777" w:rsidR="00544B11" w:rsidRPr="0056537F" w:rsidRDefault="00544B11" w:rsidP="00937683">
            <w:pPr>
              <w:shd w:val="clear" w:color="auto" w:fill="FFFFFF"/>
              <w:spacing w:after="0" w:line="276" w:lineRule="auto"/>
              <w:rPr>
                <w:rFonts w:ascii="Times New Roman" w:eastAsia="Times New Roman" w:hAnsi="Times New Roman" w:cs="Times New Roman"/>
                <w:color w:val="C45911" w:themeColor="accent2" w:themeShade="BF"/>
              </w:rPr>
            </w:pPr>
          </w:p>
          <w:p w14:paraId="14EDE05E" w14:textId="77777777" w:rsidR="00CF66F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19: To be honest, I do not find the introduction and discussion of the ADL-EWC-IC model convincing, since it was created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w:t>
            </w:r>
            <w:r w:rsidRPr="0056537F">
              <w:rPr>
                <w:rFonts w:ascii="Times New Roman" w:eastAsia="Times New Roman" w:hAnsi="Times New Roman" w:cs="Times New Roman"/>
              </w:rPr>
              <w:lastRenderedPageBreak/>
              <w:t>subsamples. It is always easy to build a new model ex post that appears to perform well, but this is littl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146EC34B" w:rsidR="00CF66F5" w:rsidRPr="0056537F" w:rsidRDefault="00CF66F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for the advice. </w:t>
            </w:r>
            <w:r w:rsidR="00AA4471" w:rsidRPr="0056537F">
              <w:rPr>
                <w:rFonts w:ascii="Times New Roman" w:eastAsia="Times New Roman" w:hAnsi="Times New Roman" w:cs="Times New Roman"/>
                <w:color w:val="7030A0"/>
              </w:rPr>
              <w:t>We now evaluate the forecasting performance of the ADL-EWC-IC model based on previous unseen data. That is, for the data from another set of 28 stores. The results are consistent.</w:t>
            </w:r>
            <w:r w:rsidR="00AE1158" w:rsidRPr="0056537F">
              <w:rPr>
                <w:rFonts w:ascii="Times New Roman" w:eastAsia="Times New Roman" w:hAnsi="Times New Roman" w:cs="Times New Roman"/>
                <w:color w:val="7030A0"/>
              </w:rPr>
              <w:t xml:space="preserve"> W</w:t>
            </w:r>
            <w:r w:rsidRPr="0056537F">
              <w:rPr>
                <w:rFonts w:ascii="Times New Roman" w:eastAsia="Times New Roman" w:hAnsi="Times New Roman" w:cs="Times New Roman"/>
                <w:color w:val="7030A0"/>
              </w:rPr>
              <w:t xml:space="preserve">e </w:t>
            </w:r>
            <w:r w:rsidR="00F07B49" w:rsidRPr="0056537F">
              <w:rPr>
                <w:rFonts w:ascii="Times New Roman" w:eastAsia="Times New Roman" w:hAnsi="Times New Roman" w:cs="Times New Roman"/>
                <w:color w:val="7030A0"/>
              </w:rPr>
              <w:t xml:space="preserve">claim the ADL-EWC-IC model as </w:t>
            </w:r>
            <w:r w:rsidR="00AA4471" w:rsidRPr="0056537F">
              <w:rPr>
                <w:rFonts w:ascii="Times New Roman" w:eastAsia="Times New Roman" w:hAnsi="Times New Roman" w:cs="Times New Roman"/>
                <w:color w:val="7030A0"/>
              </w:rPr>
              <w:t>“exploratory”</w:t>
            </w:r>
            <w:r w:rsidR="00A47A93" w:rsidRPr="0056537F">
              <w:rPr>
                <w:rFonts w:ascii="Times New Roman" w:eastAsia="Times New Roman" w:hAnsi="Times New Roman" w:cs="Times New Roman"/>
                <w:color w:val="7030A0"/>
              </w:rPr>
              <w:t>.</w:t>
            </w:r>
          </w:p>
          <w:p w14:paraId="500B9AE4" w14:textId="68420041" w:rsidR="00D4091C" w:rsidRPr="0056537F" w:rsidRDefault="00D4091C" w:rsidP="00937683">
            <w:pPr>
              <w:shd w:val="clear" w:color="auto" w:fill="FFFFFF"/>
              <w:spacing w:after="0" w:line="276" w:lineRule="auto"/>
              <w:rPr>
                <w:rFonts w:ascii="Times New Roman" w:eastAsia="Times New Roman" w:hAnsi="Times New Roman" w:cs="Times New Roman"/>
                <w:color w:val="C45911" w:themeColor="accent2" w:themeShade="BF"/>
              </w:rPr>
            </w:pPr>
          </w:p>
          <w:p w14:paraId="4710BF3D" w14:textId="77777777" w:rsidR="00D4091C" w:rsidRPr="0056537F" w:rsidRDefault="00D4091C" w:rsidP="00937683">
            <w:pPr>
              <w:shd w:val="clear" w:color="auto" w:fill="FFFFFF"/>
              <w:spacing w:after="0" w:line="276" w:lineRule="auto"/>
              <w:rPr>
                <w:rFonts w:ascii="Times New Roman" w:eastAsia="Times New Roman" w:hAnsi="Times New Roman" w:cs="Times New Roman"/>
                <w:color w:val="C45911" w:themeColor="accent2" w:themeShade="BF"/>
              </w:rPr>
            </w:pPr>
          </w:p>
          <w:p w14:paraId="1D79DFFE" w14:textId="77777777" w:rsidR="0025510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23: In discussing a statistically significant positive coefficient for "Randomness and growth" in ADL-intra-EWC, the authors write that "This suggests that our proposed models tend to be more advantageous for the SKUs which are difficult to forecast and exhibit a trend in sales".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intra-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6D9C0B5B" w14:textId="5625E8F9" w:rsidR="00780B6D" w:rsidRPr="0056537F" w:rsidRDefault="00255100"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The dependent variable is not </w:t>
            </w:r>
            <w:r w:rsidR="000D5F6B" w:rsidRPr="0056537F">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MASE but </w:t>
            </w:r>
            <w:bookmarkStart w:id="3" w:name="_Hlk527399535"/>
            <w:r w:rsidRPr="0056537F">
              <w:rPr>
                <w:rFonts w:ascii="Times New Roman" w:eastAsia="Times New Roman" w:hAnsi="Times New Roman" w:cs="Times New Roman"/>
                <w:color w:val="7030A0"/>
              </w:rPr>
              <w:t xml:space="preserve">the percentage </w:t>
            </w:r>
            <w:r w:rsidR="000D5F6B" w:rsidRPr="0056537F">
              <w:rPr>
                <w:rFonts w:ascii="Times New Roman" w:eastAsia="Times New Roman" w:hAnsi="Times New Roman" w:cs="Times New Roman"/>
                <w:color w:val="7030A0"/>
              </w:rPr>
              <w:t>reduction</w:t>
            </w:r>
            <w:r w:rsidRPr="0056537F">
              <w:rPr>
                <w:rFonts w:ascii="Times New Roman" w:eastAsia="Times New Roman" w:hAnsi="Times New Roman" w:cs="Times New Roman"/>
                <w:color w:val="7030A0"/>
              </w:rPr>
              <w:t xml:space="preserve"> of the MASE</w:t>
            </w:r>
            <w:r w:rsidR="000D5F6B" w:rsidRPr="0056537F">
              <w:rPr>
                <w:rFonts w:ascii="Times New Roman" w:eastAsia="Times New Roman" w:hAnsi="Times New Roman" w:cs="Times New Roman"/>
                <w:color w:val="7030A0"/>
              </w:rPr>
              <w:t xml:space="preserve"> by the ADL-intra-EWC model or the ADL-intra-IC model compared to the ADL-intra model</w:t>
            </w:r>
            <w:bookmarkEnd w:id="3"/>
            <w:r w:rsidR="00477BD8" w:rsidRPr="0056537F">
              <w:rPr>
                <w:rFonts w:ascii="Times New Roman" w:eastAsia="Times New Roman" w:hAnsi="Times New Roman" w:cs="Times New Roman"/>
                <w:color w:val="7030A0"/>
              </w:rPr>
              <w:t xml:space="preserve">. </w:t>
            </w:r>
            <w:r w:rsidR="00B74F42" w:rsidRPr="0056537F">
              <w:rPr>
                <w:rFonts w:ascii="Times New Roman" w:eastAsia="Times New Roman" w:hAnsi="Times New Roman" w:cs="Times New Roman"/>
                <w:color w:val="7030A0"/>
              </w:rPr>
              <w:t>e.g., i</w:t>
            </w:r>
            <w:r w:rsidR="00780B6D" w:rsidRPr="0056537F">
              <w:rPr>
                <w:rFonts w:ascii="Times New Roman" w:eastAsia="Times New Roman" w:hAnsi="Times New Roman" w:cs="Times New Roman"/>
                <w:color w:val="7030A0"/>
              </w:rPr>
              <w:t>t is calculated as [MASE(ADL-intra) - MASE(ADL-intra-EWC)]/ MASE(ADL-intra)</w:t>
            </w:r>
            <w:r w:rsidR="00B74F42" w:rsidRPr="0056537F">
              <w:rPr>
                <w:rFonts w:ascii="Times New Roman" w:eastAsia="Times New Roman" w:hAnsi="Times New Roman" w:cs="Times New Roman"/>
                <w:color w:val="7030A0"/>
              </w:rPr>
              <w:t>.</w:t>
            </w:r>
          </w:p>
          <w:p w14:paraId="60AAF54F" w14:textId="77777777" w:rsidR="00780B6D" w:rsidRPr="0056537F" w:rsidRDefault="00780B6D" w:rsidP="00937683">
            <w:pPr>
              <w:shd w:val="clear" w:color="auto" w:fill="FFFFFF"/>
              <w:spacing w:after="0" w:line="276" w:lineRule="auto"/>
              <w:rPr>
                <w:rFonts w:ascii="Times New Roman" w:eastAsia="Times New Roman" w:hAnsi="Times New Roman" w:cs="Times New Roman"/>
                <w:color w:val="7030A0"/>
              </w:rPr>
            </w:pPr>
          </w:p>
          <w:p w14:paraId="067A92EF" w14:textId="166CA2B7" w:rsidR="00255100" w:rsidRPr="0056537F" w:rsidRDefault="00477BD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a positive coefficient of 0.4 </w:t>
            </w:r>
            <w:r w:rsidRPr="0056537F">
              <w:rPr>
                <w:rFonts w:ascii="Times New Roman" w:eastAsia="Times New Roman" w:hAnsi="Times New Roman" w:cs="Times New Roman"/>
                <w:color w:val="7030A0"/>
              </w:rPr>
              <w:t>indicat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0.4 </w:t>
            </w:r>
            <w:r w:rsidR="00255100" w:rsidRPr="0056537F">
              <w:rPr>
                <w:rFonts w:ascii="Times New Roman" w:eastAsia="Times New Roman" w:hAnsi="Times New Roman" w:cs="Times New Roman"/>
                <w:color w:val="7030A0"/>
              </w:rPr>
              <w:t>unit</w:t>
            </w:r>
            <w:r w:rsidRPr="0056537F">
              <w:rPr>
                <w:rFonts w:ascii="Times New Roman" w:eastAsia="Times New Roman" w:hAnsi="Times New Roman" w:cs="Times New Roman"/>
                <w:color w:val="7030A0"/>
              </w:rPr>
              <w:t>s</w:t>
            </w:r>
            <w:r w:rsidR="00255100" w:rsidRPr="0056537F">
              <w:rPr>
                <w:rFonts w:ascii="Times New Roman" w:eastAsia="Times New Roman" w:hAnsi="Times New Roman" w:cs="Times New Roman"/>
                <w:color w:val="7030A0"/>
              </w:rPr>
              <w:t xml:space="preserve"> 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now </w:t>
            </w:r>
            <w:r w:rsidRPr="0056537F">
              <w:rPr>
                <w:rFonts w:ascii="Times New Roman" w:eastAsia="Times New Roman" w:hAnsi="Times New Roman" w:cs="Times New Roman"/>
                <w:color w:val="7030A0"/>
              </w:rPr>
              <w:t>make</w:t>
            </w:r>
            <w:r w:rsidR="00255100" w:rsidRPr="0056537F">
              <w:rPr>
                <w:rFonts w:ascii="Times New Roman" w:eastAsia="Times New Roman" w:hAnsi="Times New Roman" w:cs="Times New Roman"/>
                <w:color w:val="7030A0"/>
              </w:rPr>
              <w:t xml:space="preserve"> the description </w:t>
            </w:r>
            <w:r w:rsidRPr="0056537F">
              <w:rPr>
                <w:rFonts w:ascii="Times New Roman" w:eastAsia="Times New Roman" w:hAnsi="Times New Roman" w:cs="Times New Roman"/>
                <w:color w:val="7030A0"/>
              </w:rPr>
              <w:t>more explicit</w:t>
            </w:r>
            <w:r w:rsidR="008506A6" w:rsidRPr="0056537F">
              <w:rPr>
                <w:rFonts w:ascii="Times New Roman" w:eastAsia="Times New Roman" w:hAnsi="Times New Roman" w:cs="Times New Roman"/>
                <w:color w:val="7030A0"/>
              </w:rPr>
              <w:t>:</w:t>
            </w:r>
          </w:p>
          <w:p w14:paraId="21176FA7" w14:textId="73A5328E" w:rsidR="008506A6" w:rsidRPr="0056537F" w:rsidRDefault="008506A6" w:rsidP="00937683">
            <w:pPr>
              <w:shd w:val="clear" w:color="auto" w:fill="FFFFFF"/>
              <w:spacing w:after="0" w:line="276" w:lineRule="auto"/>
              <w:rPr>
                <w:rFonts w:ascii="Times New Roman" w:eastAsia="Times New Roman" w:hAnsi="Times New Roman" w:cs="Times New Roman"/>
                <w:color w:val="7030A0"/>
              </w:rPr>
            </w:pPr>
          </w:p>
          <w:p w14:paraId="23916042" w14:textId="36BA93D2" w:rsidR="006844A0" w:rsidRPr="0056537F" w:rsidRDefault="006844A0"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Please note we </w:t>
            </w:r>
            <w:r w:rsidR="00FE53D5" w:rsidRPr="0056537F">
              <w:rPr>
                <w:rFonts w:ascii="Times New Roman" w:eastAsia="Times New Roman" w:hAnsi="Times New Roman" w:cs="Times New Roman"/>
                <w:color w:val="7030A0"/>
              </w:rPr>
              <w:t>now use</w:t>
            </w:r>
            <w:r w:rsidRPr="0056537F">
              <w:rPr>
                <w:rFonts w:ascii="Times New Roman" w:eastAsia="Times New Roman" w:hAnsi="Times New Roman" w:cs="Times New Roman"/>
                <w:color w:val="7030A0"/>
              </w:rPr>
              <w:t xml:space="preserve"> the figure </w:t>
            </w:r>
            <w:r w:rsidR="00FE53D5" w:rsidRPr="0056537F">
              <w:rPr>
                <w:rFonts w:ascii="Times New Roman" w:eastAsia="Times New Roman" w:hAnsi="Times New Roman" w:cs="Times New Roman"/>
                <w:color w:val="7030A0"/>
              </w:rPr>
              <w:t>of</w:t>
            </w:r>
            <w:r w:rsidRPr="0056537F">
              <w:rPr>
                <w:rFonts w:ascii="Times New Roman" w:eastAsia="Times New Roman" w:hAnsi="Times New Roman" w:cs="Times New Roman"/>
                <w:color w:val="7030A0"/>
              </w:rPr>
              <w:t xml:space="preserve"> two decimals</w:t>
            </w:r>
            <w:r w:rsidR="001768F6" w:rsidRPr="0056537F">
              <w:rPr>
                <w:rFonts w:ascii="Times New Roman" w:eastAsia="Times New Roman" w:hAnsi="Times New Roman" w:cs="Times New Roman"/>
                <w:color w:val="7030A0"/>
              </w:rPr>
              <w:t xml:space="preserve"> below</w:t>
            </w:r>
            <w:r w:rsidR="000306D4" w:rsidRPr="0056537F">
              <w:rPr>
                <w:rFonts w:ascii="Times New Roman" w:eastAsia="Times New Roman" w:hAnsi="Times New Roman" w:cs="Times New Roman"/>
                <w:color w:val="7030A0"/>
              </w:rPr>
              <w:t xml:space="preserve"> (e.g., we report 0.38 rather than 0.4 below).</w:t>
            </w:r>
          </w:p>
          <w:p w14:paraId="40547901" w14:textId="77777777" w:rsidR="006844A0" w:rsidRPr="0056537F" w:rsidRDefault="006844A0" w:rsidP="00937683">
            <w:pPr>
              <w:shd w:val="clear" w:color="auto" w:fill="FFFFFF"/>
              <w:spacing w:after="0" w:line="276" w:lineRule="auto"/>
              <w:rPr>
                <w:rFonts w:ascii="Times New Roman" w:eastAsia="Times New Roman" w:hAnsi="Times New Roman" w:cs="Times New Roman"/>
                <w:color w:val="7030A0"/>
              </w:rPr>
            </w:pPr>
          </w:p>
          <w:p w14:paraId="2C658E7A" w14:textId="1EAFA31D" w:rsidR="008506A6" w:rsidRPr="0056537F" w:rsidRDefault="008506A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r w:rsidR="00B74F42" w:rsidRPr="0056537F">
              <w:rPr>
                <w:rFonts w:ascii="Times New Roman" w:eastAsia="Times New Roman" w:hAnsi="Times New Roman" w:cs="Times New Roman"/>
                <w:color w:val="7030A0"/>
              </w:rPr>
              <w:t>For the percentage reduction of the MASE by the ADL-intra-EWC model and by the ADL-intra-IC model, the estimates of the parameter “Randomness and growth” are positive (e.g., 0.38 and 0.63) and statistically significant (e.g., a p-values smaller than 0.001, displayed as “0.000”, and 0.004). This indicates that, using the ADL-intra-EWC model and the ADL-intra-IC model lead to higher percentage reductions of the MASE for the SKU’s with higher randomness and trend (e.g., being difficult to forecast and exhibit a trend in sales), possibly because the SKUs of this type are more heavily associated with the structural change problem and forecast bias.</w:t>
            </w:r>
            <w:r w:rsidRPr="0056537F">
              <w:rPr>
                <w:rFonts w:ascii="Times New Roman" w:eastAsia="Times New Roman" w:hAnsi="Times New Roman" w:cs="Times New Roman"/>
                <w:color w:val="7030A0"/>
              </w:rPr>
              <w:t>”</w:t>
            </w:r>
          </w:p>
          <w:p w14:paraId="6F742AE8" w14:textId="77777777" w:rsidR="008506A6"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23, "All the results here indicate that we may pre-test these features for each SKU and then determine the optimal sales forecasting method specifically for that SKU." This is a very exploratory finding, not guided by prior hypotheses. Unless this can be verified on previously unseen data, please emphasize the tentative nature of this recommendation.</w:t>
            </w:r>
          </w:p>
          <w:p w14:paraId="2CD9FF74" w14:textId="77777777" w:rsidR="008506A6" w:rsidRPr="0056537F" w:rsidRDefault="008506A6" w:rsidP="00937683">
            <w:pPr>
              <w:shd w:val="clear" w:color="auto" w:fill="FFFFFF"/>
              <w:spacing w:after="0" w:line="276" w:lineRule="auto"/>
              <w:rPr>
                <w:rFonts w:ascii="Times New Roman" w:eastAsia="Times New Roman" w:hAnsi="Times New Roman" w:cs="Times New Roman"/>
              </w:rPr>
            </w:pPr>
          </w:p>
          <w:p w14:paraId="3BA52D66" w14:textId="2F84EF5E" w:rsidR="00BB4D54" w:rsidRPr="0056537F" w:rsidRDefault="00BB4D54"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rewrite the sentence as “The results here may indicate a possibility of determining the optimal sales forecasting method specifically for an SKU. However, the findings are only exploratory, and we leave it to future research”.</w:t>
            </w:r>
          </w:p>
          <w:p w14:paraId="459E29E0" w14:textId="60C689E6" w:rsidR="008506A6"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lastRenderedPageBreak/>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 This is a very strong claim, and not backed by anything the authors did in their paper. Whether forecast accuracy improvements actually translate into better profits is not this clear-cut, since forecasts must still be translated into operational plans, which are constrained by logistics. In addition, supply chain operations rely far more on quantile forecasts than on point forecasts, since the total order includes safety amounts, and whether these quantile forecasts can be improved by the authors' proposals is not obvious. Please tone this claim down.</w:t>
            </w:r>
          </w:p>
          <w:p w14:paraId="60A95DC9" w14:textId="77777777" w:rsidR="008506A6" w:rsidRPr="0056537F" w:rsidRDefault="008506A6" w:rsidP="00937683">
            <w:pPr>
              <w:shd w:val="clear" w:color="auto" w:fill="FFFFFF"/>
              <w:spacing w:after="0" w:line="276" w:lineRule="auto"/>
              <w:rPr>
                <w:rFonts w:ascii="Times New Roman" w:eastAsia="Times New Roman" w:hAnsi="Times New Roman" w:cs="Times New Roman"/>
              </w:rPr>
            </w:pPr>
          </w:p>
          <w:p w14:paraId="55182B92" w14:textId="77777777" w:rsidR="008E4554" w:rsidRPr="0056537F" w:rsidRDefault="008506A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for this comment and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we remove this sentence and add “Therefore, our study provides retailers more effective forecasting methods.”.</w:t>
            </w:r>
          </w:p>
          <w:p w14:paraId="10113AE2" w14:textId="03685882" w:rsidR="00E02DF1"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Minor points:</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6, 1st equation: there is no intercept in the formula. If </w:t>
            </w:r>
            <w:proofErr w:type="spellStart"/>
            <w:r w:rsidRPr="0056537F">
              <w:rPr>
                <w:rFonts w:ascii="Times New Roman" w:eastAsia="Times New Roman" w:hAnsi="Times New Roman" w:cs="Times New Roman"/>
              </w:rPr>
              <w:t>u_t</w:t>
            </w:r>
            <w:proofErr w:type="spellEnd"/>
            <w:r w:rsidRPr="0056537F">
              <w:rPr>
                <w:rFonts w:ascii="Times New Roman" w:eastAsia="Times New Roman" w:hAnsi="Times New Roman" w:cs="Times New Roman"/>
              </w:rPr>
              <w:t xml:space="preserve"> is assumed to have mean 0, this implies that a price of x=0 is associated with sales of y=0. I assume the authors meant to include an intercept parameter.</w:t>
            </w:r>
          </w:p>
          <w:p w14:paraId="7E9905B2" w14:textId="5B95C0BF" w:rsidR="00E02DF1" w:rsidRDefault="00E02DF1" w:rsidP="00937683">
            <w:pPr>
              <w:shd w:val="clear" w:color="auto" w:fill="FFFFFF"/>
              <w:spacing w:after="0" w:line="276" w:lineRule="auto"/>
              <w:rPr>
                <w:rFonts w:ascii="Times New Roman" w:eastAsia="Times New Roman" w:hAnsi="Times New Roman" w:cs="Times New Roman"/>
              </w:rPr>
            </w:pPr>
          </w:p>
          <w:p w14:paraId="1B105853" w14:textId="46996E2E" w:rsidR="0094211C" w:rsidRPr="0094211C" w:rsidRDefault="0094211C"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no longer</w:t>
            </w:r>
            <w:r>
              <w:rPr>
                <w:rFonts w:ascii="Times New Roman" w:eastAsia="Times New Roman" w:hAnsi="Times New Roman" w:cs="Times New Roman"/>
                <w:color w:val="7030A0"/>
              </w:rPr>
              <w:t xml:space="preserve"> consider 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only </w:t>
            </w:r>
            <w:r w:rsidRPr="0094211C">
              <w:rPr>
                <w:rFonts w:ascii="Times New Roman" w:eastAsia="Times New Roman" w:hAnsi="Times New Roman" w:cs="Times New Roman"/>
                <w:color w:val="7030A0"/>
              </w:rPr>
              <w:t xml:space="preserve">use this example to </w:t>
            </w:r>
            <w:r w:rsidR="003E238E">
              <w:rPr>
                <w:rFonts w:ascii="Times New Roman" w:eastAsia="Times New Roman" w:hAnsi="Times New Roman" w:cs="Times New Roman"/>
                <w:color w:val="7030A0"/>
              </w:rPr>
              <w:t xml:space="preserve">analytically </w:t>
            </w:r>
            <w:r w:rsidRPr="0094211C">
              <w:rPr>
                <w:rFonts w:ascii="Times New Roman" w:eastAsia="Times New Roman" w:hAnsi="Times New Roman" w:cs="Times New Roman"/>
                <w:color w:val="7030A0"/>
              </w:rPr>
              <w:t xml:space="preserve">demonstrate the forecast bias caused by the structural change. We highlight that more sophisticated scenarios </w:t>
            </w:r>
            <w:r w:rsidR="003E238E">
              <w:rPr>
                <w:rFonts w:ascii="Times New Roman" w:eastAsia="Times New Roman" w:hAnsi="Times New Roman" w:cs="Times New Roman"/>
                <w:color w:val="7030A0"/>
              </w:rPr>
              <w:t xml:space="preserve">(e.g., with endogenous variables) </w:t>
            </w:r>
            <w:r w:rsidRPr="0094211C">
              <w:rPr>
                <w:rFonts w:ascii="Times New Roman" w:eastAsia="Times New Roman" w:hAnsi="Times New Roman" w:cs="Times New Roman"/>
                <w:color w:val="7030A0"/>
              </w:rPr>
              <w:t xml:space="preserve">can be proved using simulation and we include the simulation example in the supplementary material where the model has an intercept. </w:t>
            </w:r>
          </w:p>
          <w:p w14:paraId="201039D5" w14:textId="163A0D67" w:rsidR="00E02DF1" w:rsidRPr="0056537F" w:rsidRDefault="0082558B"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3264CE62" w:rsidR="002E3F0F" w:rsidRPr="0056537F" w:rsidRDefault="00E02DF1" w:rsidP="0065175B">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All the candidate models significantly outperform the </w:t>
            </w:r>
            <w:r w:rsidR="002E3F0F" w:rsidRPr="0056537F">
              <w:rPr>
                <w:rFonts w:ascii="Times New Roman" w:eastAsia="Times New Roman" w:hAnsi="Times New Roman" w:cs="Times New Roman"/>
                <w:color w:val="7030A0"/>
              </w:rPr>
              <w:t xml:space="preserve">basic benchmark model, i.e., </w:t>
            </w:r>
            <w:r w:rsidRPr="0056537F">
              <w:rPr>
                <w:rFonts w:ascii="Times New Roman" w:eastAsia="Times New Roman" w:hAnsi="Times New Roman" w:cs="Times New Roman"/>
                <w:color w:val="7030A0"/>
              </w:rPr>
              <w:t>Base-lift model</w:t>
            </w:r>
            <w:r w:rsidR="002E3F0F" w:rsidRPr="0056537F">
              <w:rPr>
                <w:rFonts w:ascii="Times New Roman" w:eastAsia="Times New Roman" w:hAnsi="Times New Roman" w:cs="Times New Roman"/>
                <w:color w:val="7030A0"/>
              </w:rPr>
              <w:t>,</w:t>
            </w:r>
            <w:r w:rsidRPr="0056537F">
              <w:rPr>
                <w:rFonts w:ascii="Times New Roman" w:eastAsia="Times New Roman" w:hAnsi="Times New Roman" w:cs="Times New Roman"/>
                <w:color w:val="7030A0"/>
              </w:rPr>
              <w:t xml:space="preserve"> which is </w:t>
            </w:r>
            <w:r w:rsidR="002E3F0F" w:rsidRPr="0056537F">
              <w:rPr>
                <w:rFonts w:ascii="Times New Roman" w:eastAsia="Times New Roman" w:hAnsi="Times New Roman" w:cs="Times New Roman"/>
                <w:color w:val="7030A0"/>
              </w:rPr>
              <w:t xml:space="preserve">widely </w:t>
            </w:r>
            <w:r w:rsidRPr="0056537F">
              <w:rPr>
                <w:rFonts w:ascii="Times New Roman" w:eastAsia="Times New Roman" w:hAnsi="Times New Roman" w:cs="Times New Roman"/>
                <w:color w:val="7030A0"/>
              </w:rPr>
              <w:t xml:space="preserve">used in practice. </w:t>
            </w:r>
            <w:r w:rsidR="00F87319" w:rsidRPr="0056537F">
              <w:rPr>
                <w:rFonts w:ascii="Times New Roman" w:eastAsia="Times New Roman" w:hAnsi="Times New Roman" w:cs="Times New Roman"/>
                <w:color w:val="7030A0"/>
              </w:rPr>
              <w:t xml:space="preserve">We compare the ADL-intra-EWC model and the ADL-intra-IC model with the ADL-intra model so that we know how much improvement </w:t>
            </w:r>
            <w:r w:rsidR="0065175B" w:rsidRPr="0056537F">
              <w:rPr>
                <w:rFonts w:ascii="Times New Roman" w:eastAsia="Times New Roman" w:hAnsi="Times New Roman" w:cs="Times New Roman"/>
                <w:color w:val="7030A0"/>
              </w:rPr>
              <w:t xml:space="preserve">is contributed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r w:rsidR="001E6AEA" w:rsidRPr="0056537F">
              <w:rPr>
                <w:rFonts w:ascii="Times New Roman" w:eastAsia="Times New Roman" w:hAnsi="Times New Roman" w:cs="Times New Roman"/>
                <w:color w:val="7030A0"/>
              </w:rPr>
              <w:t>We now highlight this in the manuscript.</w:t>
            </w:r>
          </w:p>
          <w:p w14:paraId="496EF5CC" w14:textId="39B13B7C" w:rsidR="00E02DF1" w:rsidRPr="0056537F" w:rsidRDefault="00E02DF1" w:rsidP="00937683">
            <w:pPr>
              <w:shd w:val="clear" w:color="auto" w:fill="FFFFFF"/>
              <w:spacing w:after="0" w:line="276" w:lineRule="auto"/>
              <w:rPr>
                <w:rFonts w:ascii="Times New Roman" w:eastAsia="Times New Roman" w:hAnsi="Times New Roman" w:cs="Times New Roman"/>
              </w:rPr>
            </w:pPr>
          </w:p>
          <w:p w14:paraId="6311D973" w14:textId="77777777" w:rsidR="006553D2"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a square root or anything else. Please ensure that the horizontal axes have the same extension so the plots are comparabl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 xml:space="preserve"> </w:t>
            </w:r>
          </w:p>
          <w:p w14:paraId="7427D82D" w14:textId="2930DC08" w:rsidR="006553D2" w:rsidRPr="0056537F" w:rsidRDefault="002173F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CF6F0C" w:rsidRPr="0056537F">
              <w:rPr>
                <w:rFonts w:ascii="Times New Roman" w:eastAsia="Times New Roman" w:hAnsi="Times New Roman" w:cs="Times New Roman"/>
                <w:color w:val="7030A0"/>
              </w:rPr>
              <w:t>now</w:t>
            </w:r>
            <w:r w:rsidRPr="0056537F">
              <w:rPr>
                <w:rFonts w:ascii="Times New Roman" w:eastAsia="Times New Roman" w:hAnsi="Times New Roman" w:cs="Times New Roman"/>
                <w:color w:val="7030A0"/>
              </w:rPr>
              <w:t xml:space="preserve"> describe the details </w:t>
            </w:r>
            <w:r w:rsidR="00CF6F0C" w:rsidRPr="0056537F">
              <w:rPr>
                <w:rFonts w:ascii="Times New Roman" w:eastAsia="Times New Roman" w:hAnsi="Times New Roman" w:cs="Times New Roman"/>
                <w:color w:val="7030A0"/>
              </w:rPr>
              <w:t>explicitly. The diamonds joined by lines represent the group means and the widths of the box are proportionate to the numbers of the SKUs for each product category. We now show the original boxplots without outliers being clipped.</w:t>
            </w:r>
          </w:p>
          <w:p w14:paraId="5275DC59" w14:textId="0E931A14" w:rsidR="00CF6F0C" w:rsidRPr="0056537F" w:rsidRDefault="00CF6F0C" w:rsidP="00937683">
            <w:pPr>
              <w:shd w:val="clear" w:color="auto" w:fill="FFFFFF"/>
              <w:spacing w:after="0" w:line="276" w:lineRule="auto"/>
              <w:rPr>
                <w:rFonts w:ascii="Times New Roman" w:eastAsia="Times New Roman" w:hAnsi="Times New Roman" w:cs="Times New Roman"/>
              </w:rPr>
            </w:pPr>
          </w:p>
          <w:p w14:paraId="3C5C1947" w14:textId="77777777" w:rsidR="00CF6F0C" w:rsidRPr="0056537F" w:rsidRDefault="00CF6F0C" w:rsidP="00937683">
            <w:pPr>
              <w:shd w:val="clear" w:color="auto" w:fill="FFFFFF"/>
              <w:spacing w:after="0" w:line="276" w:lineRule="auto"/>
              <w:rPr>
                <w:rFonts w:ascii="Times New Roman" w:eastAsia="Times New Roman" w:hAnsi="Times New Roman" w:cs="Times New Roman"/>
              </w:rPr>
            </w:pPr>
          </w:p>
          <w:p w14:paraId="2F79A7BE" w14:textId="77777777" w:rsidR="00446EB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lastRenderedPageBreak/>
              <w:br/>
              <w:t>- Table 7: please indicate in the table caption what "their counterparts" are. The entire table is unclear to me; how do the top and the bottom half differ? What does "Model with 5 factors and category dummy variables" as a caption to the bottom half (or is it?) refer to, in contrast to the top half? The text says on p. 23 that "the horizon is one to eight-week ahead", but the table says "Horizon = 8" - please clarify whether the horizon is eight weeks or *up to* eight weeks.</w:t>
            </w:r>
          </w:p>
          <w:p w14:paraId="46942DDA" w14:textId="77777777" w:rsidR="00446EB0" w:rsidRPr="0056537F" w:rsidRDefault="00446EB0" w:rsidP="00937683">
            <w:pPr>
              <w:shd w:val="clear" w:color="auto" w:fill="FFFFFF"/>
              <w:spacing w:after="0" w:line="276" w:lineRule="auto"/>
              <w:rPr>
                <w:rFonts w:ascii="Times New Roman" w:eastAsia="Times New Roman" w:hAnsi="Times New Roman" w:cs="Times New Roman"/>
              </w:rPr>
            </w:pPr>
          </w:p>
          <w:p w14:paraId="61BB7801" w14:textId="623ED8EC" w:rsidR="003E238E" w:rsidRDefault="0079650C"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now rewrite the description for the corresponding section, and we also clarify the description for the horizons. e.g., they are one to eight </w:t>
            </w:r>
            <w:proofErr w:type="gramStart"/>
            <w:r w:rsidR="003E238E">
              <w:rPr>
                <w:rFonts w:ascii="Times New Roman" w:eastAsia="Times New Roman" w:hAnsi="Times New Roman" w:cs="Times New Roman"/>
                <w:color w:val="7030A0"/>
              </w:rPr>
              <w:t>week</w:t>
            </w:r>
            <w:proofErr w:type="gramEnd"/>
            <w:r w:rsidR="003E238E">
              <w:rPr>
                <w:rFonts w:ascii="Times New Roman" w:eastAsia="Times New Roman" w:hAnsi="Times New Roman" w:cs="Times New Roman"/>
                <w:color w:val="7030A0"/>
              </w:rPr>
              <w:t xml:space="preserve"> ahead forecasts.</w:t>
            </w:r>
          </w:p>
          <w:p w14:paraId="40CBB157" w14:textId="4A635A95" w:rsidR="0079650C" w:rsidRPr="0056537F" w:rsidRDefault="003E238E"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1D002982" w14:textId="77777777" w:rsidR="0079650C" w:rsidRPr="0056537F" w:rsidRDefault="0079650C" w:rsidP="00937683">
            <w:pPr>
              <w:shd w:val="clear" w:color="auto" w:fill="FFFFFF"/>
              <w:spacing w:after="0" w:line="276" w:lineRule="auto"/>
              <w:rPr>
                <w:rFonts w:ascii="Times New Roman" w:eastAsia="Times New Roman" w:hAnsi="Times New Roman" w:cs="Times New Roman"/>
                <w:color w:val="7030A0"/>
              </w:rPr>
            </w:pPr>
          </w:p>
          <w:p w14:paraId="16DCECA5" w14:textId="615F384F"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References: please provide full details for Loeb (2015)</w:t>
            </w:r>
            <w:r w:rsidRPr="0056537F">
              <w:rPr>
                <w:rFonts w:ascii="Times New Roman" w:eastAsia="Times New Roman" w:hAnsi="Times New Roman" w:cs="Times New Roman"/>
              </w:rPr>
              <w:br/>
            </w:r>
            <w:r w:rsidR="0022315E"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56537F">
              <w:rPr>
                <w:rFonts w:ascii="Times New Roman" w:eastAsia="Times New Roman" w:hAnsi="Times New Roman" w:cs="Times New Roman"/>
              </w:rPr>
              <w:br/>
              <w:t>Typos:</w:t>
            </w:r>
            <w:r w:rsidRPr="0056537F">
              <w:rPr>
                <w:rFonts w:ascii="Times New Roman" w:eastAsia="Times New Roman" w:hAnsi="Times New Roman" w:cs="Times New Roman"/>
              </w:rPr>
              <w:br/>
            </w:r>
            <w:r w:rsidRPr="0056537F">
              <w:rPr>
                <w:rFonts w:ascii="Times New Roman" w:eastAsia="Times New Roman" w:hAnsi="Times New Roman" w:cs="Times New Roman"/>
              </w:rPr>
              <w:br/>
              <w:t>- p. 3, 2nd para, l. 3: "The model which is subject to structural break" - either add "a" or change to "breaks"</w:t>
            </w:r>
            <w:r w:rsidRPr="0056537F">
              <w:rPr>
                <w:rFonts w:ascii="Times New Roman" w:eastAsia="Times New Roman" w:hAnsi="Times New Roman" w:cs="Times New Roman"/>
              </w:rPr>
              <w:br/>
            </w:r>
          </w:p>
          <w:p w14:paraId="15892D8D" w14:textId="3CD4495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3FEBD997"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3, 2nd para, l. 7: remove "in" after "including"</w:t>
            </w:r>
          </w:p>
          <w:p w14:paraId="56074D7C"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0217E5ED"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50D0D443"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75BD4EBC"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2nd para, l. 2: "the change of" -&gt; "changes in"</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A826DBE"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8B8FE24"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19512A90" w14:textId="77777777" w:rsidR="003B7B34"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xml:space="preserve">} and </w:t>
            </w:r>
            <w:r w:rsidRPr="0056537F">
              <w:rPr>
                <w:rFonts w:ascii="Times New Roman" w:eastAsia="Times New Roman" w:hAnsi="Times New Roman" w:cs="Times New Roman"/>
              </w:rPr>
              <w:lastRenderedPageBreak/>
              <w:t>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4FE621BA" w14:textId="68146F1E" w:rsidR="00A46939" w:rsidRPr="000C1516" w:rsidRDefault="00A46939" w:rsidP="00937683">
            <w:pPr>
              <w:shd w:val="clear" w:color="auto" w:fill="FFFFFF"/>
              <w:spacing w:after="0" w:line="276" w:lineRule="auto"/>
              <w:rPr>
                <w:rFonts w:ascii="Times New Roman" w:eastAsia="Times New Roman" w:hAnsi="Times New Roman" w:cs="Times New Roman"/>
              </w:rPr>
            </w:pPr>
          </w:p>
          <w:p w14:paraId="68293B11" w14:textId="3D2A1BBF" w:rsidR="00C16368" w:rsidRPr="0056537F" w:rsidRDefault="00A46939"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to point this out. We now revis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xml:space="preserve">. We now </w:t>
            </w:r>
            <w:r w:rsidR="00CD4AE1" w:rsidRPr="0056537F">
              <w:rPr>
                <w:rFonts w:ascii="Times New Roman" w:eastAsia="Times New Roman" w:hAnsi="Times New Roman" w:cs="Times New Roman"/>
                <w:color w:val="7030A0"/>
              </w:rPr>
              <w:t>revise by discarding</w:t>
            </w:r>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and using all lowercase and uppercases 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7, equation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658444D7" w:rsidR="00B47DBF" w:rsidRPr="0056537F" w:rsidRDefault="00B47DBF" w:rsidP="00937683">
            <w:pPr>
              <w:shd w:val="clear" w:color="auto" w:fill="FFFFFF"/>
              <w:spacing w:after="0" w:line="276" w:lineRule="auto"/>
              <w:rPr>
                <w:rFonts w:ascii="Times New Roman" w:hAnsi="Times New Roman" w:cs="Times New Roman"/>
                <w:color w:val="7030A0"/>
              </w:rPr>
            </w:pPr>
            <w:r w:rsidRPr="0056537F">
              <w:rPr>
                <w:rFonts w:ascii="Times New Roman" w:eastAsia="Times New Roman" w:hAnsi="Times New Roman" w:cs="Times New Roman"/>
                <w:color w:val="7030A0"/>
              </w:rPr>
              <w:t>We now use alternative letters to make it more readable.</w:t>
            </w:r>
          </w:p>
          <w:p w14:paraId="633C34CE" w14:textId="77777777" w:rsidR="00EB3531"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7: "The estimated bias are" should be "is"</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p. 10, equation: can be slightly simplified by removing "=\eta, \eta"</w:t>
            </w:r>
            <w:r w:rsidRPr="0056537F">
              <w:rPr>
                <w:rFonts w:ascii="Times New Roman" w:eastAsia="Times New Roman" w:hAnsi="Times New Roman" w:cs="Times New Roman"/>
              </w:rPr>
              <w:br/>
            </w:r>
          </w:p>
          <w:p w14:paraId="22E42949" w14:textId="1F8AFB8B" w:rsidR="00EB3531" w:rsidRPr="00F31391" w:rsidRDefault="00F31391" w:rsidP="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 xml:space="preserve">We thank the reviewer- perhaps it is more readable if with </w:t>
            </w:r>
            <w:r w:rsidRPr="00F31391">
              <w:rPr>
                <w:rFonts w:ascii="Times New Roman" w:eastAsia="Times New Roman" w:hAnsi="Times New Roman" w:cs="Times New Roman"/>
                <w:color w:val="7030A0"/>
                <w:shd w:val="clear" w:color="auto" w:fill="FFFFFF" w:themeFill="background1"/>
              </w:rPr>
              <w:t>\</w:t>
            </w:r>
            <w:r w:rsidRPr="00F31391">
              <w:rPr>
                <w:rFonts w:ascii="Times New Roman" w:hAnsi="Times New Roman" w:cs="Times New Roman"/>
                <w:color w:val="7030A0"/>
              </w:rPr>
              <w:t xml:space="preserve">eta </w:t>
            </w:r>
          </w:p>
          <w:p w14:paraId="4B4A6B40" w14:textId="42144262" w:rsidR="00EB3531" w:rsidRPr="0056537F" w:rsidRDefault="0082558B"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xml:space="preserve">- p. 19/20: Figure 3(c) is not "in the </w:t>
            </w:r>
            <w:bookmarkStart w:id="4" w:name="_Hlk525233128"/>
            <w:r w:rsidRPr="0056537F">
              <w:rPr>
                <w:rFonts w:ascii="Times New Roman" w:eastAsia="Times New Roman" w:hAnsi="Times New Roman" w:cs="Times New Roman"/>
              </w:rPr>
              <w:t xml:space="preserve">bottom-right </w:t>
            </w:r>
            <w:bookmarkEnd w:id="4"/>
            <w:r w:rsidRPr="0056537F">
              <w:rPr>
                <w:rFonts w:ascii="Times New Roman" w:eastAsia="Times New Roman" w:hAnsi="Times New Roman" w:cs="Times New Roman"/>
              </w:rPr>
              <w:t>corner",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00EB3531" w:rsidRPr="0056537F">
              <w:rPr>
                <w:rFonts w:ascii="Times New Roman" w:eastAsia="Times New Roman" w:hAnsi="Times New Roman" w:cs="Times New Roman"/>
                <w:color w:val="7030A0"/>
              </w:rPr>
              <w:t xml:space="preserve">Revised. </w:t>
            </w:r>
            <w:r w:rsidR="00386456" w:rsidRPr="0056537F">
              <w:rPr>
                <w:rFonts w:ascii="Times New Roman" w:eastAsia="Times New Roman" w:hAnsi="Times New Roman" w:cs="Times New Roman"/>
                <w:color w:val="7030A0"/>
              </w:rPr>
              <w:t>Also, w</w:t>
            </w:r>
            <w:r w:rsidR="00EB3531" w:rsidRPr="0056537F">
              <w:rPr>
                <w:rFonts w:ascii="Times New Roman" w:eastAsia="Times New Roman" w:hAnsi="Times New Roman" w:cs="Times New Roman"/>
                <w:color w:val="7030A0"/>
              </w:rPr>
              <w:t xml:space="preserve">e </w:t>
            </w:r>
            <w:r w:rsidR="00386456" w:rsidRPr="0056537F">
              <w:rPr>
                <w:rFonts w:ascii="Times New Roman" w:eastAsia="Times New Roman" w:hAnsi="Times New Roman" w:cs="Times New Roman"/>
                <w:color w:val="7030A0"/>
              </w:rPr>
              <w:t>no longer</w:t>
            </w:r>
            <w:r w:rsidR="00EB3531" w:rsidRPr="0056537F">
              <w:rPr>
                <w:rFonts w:ascii="Times New Roman" w:eastAsia="Times New Roman" w:hAnsi="Times New Roman" w:cs="Times New Roman"/>
                <w:color w:val="7030A0"/>
              </w:rPr>
              <w:t xml:space="preserve"> show </w:t>
            </w:r>
            <w:r w:rsidR="00386456" w:rsidRPr="0056537F">
              <w:rPr>
                <w:rFonts w:ascii="Times New Roman" w:eastAsia="Times New Roman" w:hAnsi="Times New Roman" w:cs="Times New Roman"/>
                <w:color w:val="7030A0"/>
              </w:rPr>
              <w:t xml:space="preserve">the boxplot for the ADL-EWC-IC model using </w:t>
            </w:r>
            <w:r w:rsidR="00EB3531" w:rsidRPr="0056537F">
              <w:rPr>
                <w:rFonts w:ascii="Times New Roman" w:eastAsia="Times New Roman" w:hAnsi="Times New Roman" w:cs="Times New Roman"/>
                <w:color w:val="7030A0"/>
              </w:rPr>
              <w:t xml:space="preserve">Figure 3(c) </w:t>
            </w:r>
            <w:r w:rsidR="00386456" w:rsidRPr="0056537F">
              <w:rPr>
                <w:rFonts w:ascii="Times New Roman" w:eastAsia="Times New Roman" w:hAnsi="Times New Roman" w:cs="Times New Roman"/>
                <w:color w:val="7030A0"/>
              </w:rPr>
              <w:t>because</w:t>
            </w:r>
            <w:r w:rsidR="00EB3531" w:rsidRPr="0056537F">
              <w:rPr>
                <w:rFonts w:ascii="Times New Roman" w:eastAsia="Times New Roman" w:hAnsi="Times New Roman" w:cs="Times New Roman"/>
                <w:color w:val="7030A0"/>
              </w:rPr>
              <w:t xml:space="preserve"> we now consider the ADL-EWC-IC model as </w:t>
            </w:r>
            <w:r w:rsidR="00386456" w:rsidRPr="0056537F">
              <w:rPr>
                <w:rFonts w:ascii="Times New Roman" w:eastAsia="Times New Roman" w:hAnsi="Times New Roman" w:cs="Times New Roman"/>
                <w:color w:val="7030A0"/>
              </w:rPr>
              <w:t xml:space="preserve">an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model.   </w:t>
            </w:r>
          </w:p>
          <w:p w14:paraId="54B56FA6" w14:textId="598C25F0" w:rsidR="00EB3531" w:rsidRPr="0056537F" w:rsidRDefault="0094211C"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452394F8" w14:textId="5F3D7B70"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Pr="0056537F">
              <w:rPr>
                <w:rFonts w:ascii="Times New Roman" w:eastAsia="Times New Roman" w:hAnsi="Times New Roman" w:cs="Times New Roman"/>
              </w:rPr>
              <w:br/>
            </w:r>
            <w:r w:rsidRPr="0056537F">
              <w:rPr>
                <w:rFonts w:ascii="Times New Roman" w:eastAsia="Times New Roman" w:hAnsi="Times New Roman" w:cs="Times New Roman"/>
              </w:rPr>
              <w:br/>
              <w:t>Main Comments:</w:t>
            </w:r>
            <w:r w:rsidRPr="0056537F">
              <w:rPr>
                <w:rFonts w:ascii="Times New Roman" w:eastAsia="Times New Roman" w:hAnsi="Times New Roman" w:cs="Times New Roman"/>
              </w:rPr>
              <w:br/>
              <w:t>1.     I found the structure of this paper very confusing. For example, the introduction and literature review section are very poorly written with many overlaps and repetitions that are not at all informative for the reader. The contribution of the paper, as outlined, is very weak.</w:t>
            </w:r>
          </w:p>
          <w:p w14:paraId="4A35BD3A" w14:textId="77777777" w:rsidR="00E87768" w:rsidRPr="0056537F" w:rsidRDefault="00E87768" w:rsidP="00937683">
            <w:pPr>
              <w:shd w:val="clear" w:color="auto" w:fill="FFFFFF"/>
              <w:spacing w:after="0" w:line="276" w:lineRule="auto"/>
              <w:rPr>
                <w:rFonts w:ascii="Times New Roman" w:eastAsia="Times New Roman" w:hAnsi="Times New Roman" w:cs="Times New Roman"/>
              </w:rPr>
            </w:pPr>
          </w:p>
          <w:p w14:paraId="366B292A" w14:textId="146C49FA" w:rsidR="002A2D82" w:rsidRPr="0056537F" w:rsidRDefault="00E8776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CA1939">
              <w:rPr>
                <w:rFonts w:ascii="Times New Roman" w:eastAsia="Times New Roman" w:hAnsi="Times New Roman" w:cs="Times New Roman"/>
                <w:color w:val="7030A0"/>
              </w:rPr>
              <w:t xml:space="preserve">now </w:t>
            </w:r>
            <w:r w:rsidR="002A2D82" w:rsidRPr="0056537F">
              <w:rPr>
                <w:rFonts w:ascii="Times New Roman" w:eastAsia="Times New Roman" w:hAnsi="Times New Roman" w:cs="Times New Roman"/>
                <w:color w:val="7030A0"/>
              </w:rPr>
              <w:t>revise the</w:t>
            </w:r>
            <w:r w:rsidR="00CA1939">
              <w:rPr>
                <w:rFonts w:ascii="Times New Roman" w:eastAsia="Times New Roman" w:hAnsi="Times New Roman" w:cs="Times New Roman"/>
                <w:color w:val="7030A0"/>
              </w:rPr>
              <w:t xml:space="preserve"> structure of the paper and highlight the contribution.</w:t>
            </w:r>
          </w:p>
          <w:p w14:paraId="33D79631" w14:textId="77777777" w:rsidR="002A2D82" w:rsidRPr="0056537F" w:rsidRDefault="002A2D82" w:rsidP="00937683">
            <w:pPr>
              <w:shd w:val="clear" w:color="auto" w:fill="FFFFFF"/>
              <w:spacing w:after="0" w:line="276" w:lineRule="auto"/>
              <w:rPr>
                <w:rFonts w:ascii="Times New Roman" w:eastAsia="Times New Roman" w:hAnsi="Times New Roman" w:cs="Times New Roman"/>
              </w:rPr>
            </w:pPr>
          </w:p>
          <w:p w14:paraId="60771F36" w14:textId="00211379"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2.     In the introduction the authors should clearly indicate what is the model they are introducing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rsidP="00937683">
            <w:pPr>
              <w:shd w:val="clear" w:color="auto" w:fill="FFFFFF"/>
              <w:spacing w:after="0" w:line="276" w:lineRule="auto"/>
              <w:rPr>
                <w:rFonts w:ascii="Times New Roman" w:eastAsia="Times New Roman" w:hAnsi="Times New Roman" w:cs="Times New Roman"/>
              </w:rPr>
            </w:pPr>
          </w:p>
          <w:p w14:paraId="4224D1B1" w14:textId="074EF8B0" w:rsidR="003A0452" w:rsidRPr="003A0452" w:rsidRDefault="003A0452" w:rsidP="00937683">
            <w:pPr>
              <w:shd w:val="clear" w:color="auto" w:fill="FFFFFF"/>
              <w:spacing w:after="0" w:line="276" w:lineRule="auto"/>
              <w:rPr>
                <w:rFonts w:ascii="Times New Roman" w:eastAsia="Times New Roman" w:hAnsi="Times New Roman" w:cs="Times New Roman"/>
                <w:color w:val="7030A0"/>
              </w:rPr>
            </w:pPr>
            <w:r w:rsidRPr="003A0452">
              <w:rPr>
                <w:rFonts w:ascii="Times New Roman" w:eastAsia="Times New Roman" w:hAnsi="Times New Roman" w:cs="Times New Roman"/>
                <w:color w:val="7030A0"/>
              </w:rPr>
              <w:t>We now introduce the proposed models in the introductions and their rationale.</w:t>
            </w:r>
          </w:p>
          <w:p w14:paraId="61F7FAF4" w14:textId="0A328095"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3.     The literature review is very short and several references are packed all together without any meaningful commentary (for example in page 5). I would really be interested to see what are the </w:t>
            </w:r>
            <w:r w:rsidRPr="0056537F">
              <w:rPr>
                <w:rFonts w:ascii="Times New Roman" w:eastAsia="Times New Roman" w:hAnsi="Times New Roman" w:cs="Times New Roman"/>
              </w:rPr>
              <w:lastRenderedPageBreak/>
              <w:t>findings of studies assuming constant marketing activities, as this would highlight/clarify/validate potentially comparisons with the models at hand.</w:t>
            </w:r>
          </w:p>
          <w:p w14:paraId="4E7B8D4C" w14:textId="74E88D26" w:rsidR="002E1C65" w:rsidRPr="0056537F" w:rsidRDefault="002E1C65" w:rsidP="00937683">
            <w:pPr>
              <w:shd w:val="clear" w:color="auto" w:fill="FFFFFF"/>
              <w:spacing w:after="0" w:line="276" w:lineRule="auto"/>
              <w:rPr>
                <w:rFonts w:ascii="Times New Roman" w:eastAsia="Times New Roman" w:hAnsi="Times New Roman" w:cs="Times New Roman"/>
              </w:rPr>
            </w:pPr>
          </w:p>
          <w:p w14:paraId="62DF5C17" w14:textId="7463B1B6" w:rsidR="003A141C" w:rsidRPr="0056537F" w:rsidRDefault="00AE2C0A"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0BA0D927" w14:textId="097EDE9F" w:rsidR="003A141C" w:rsidRPr="0056537F" w:rsidRDefault="003A141C" w:rsidP="00937683">
            <w:pPr>
              <w:shd w:val="clear" w:color="auto" w:fill="FFFFFF"/>
              <w:spacing w:after="0" w:line="276" w:lineRule="auto"/>
              <w:rPr>
                <w:rFonts w:ascii="Times New Roman" w:eastAsia="Times New Roman" w:hAnsi="Times New Roman" w:cs="Times New Roman"/>
                <w:color w:val="7030A0"/>
              </w:rPr>
            </w:pPr>
          </w:p>
          <w:p w14:paraId="3E770B62" w14:textId="09C17AB1" w:rsidR="00AE2C0A" w:rsidRPr="00CE07CC" w:rsidRDefault="003A141C" w:rsidP="00CE07CC">
            <w:pPr>
              <w:shd w:val="clear" w:color="auto" w:fill="FFFFFF"/>
              <w:spacing w:after="0" w:line="276" w:lineRule="auto"/>
              <w:rPr>
                <w:rFonts w:ascii="Times New Roman" w:eastAsia="Times New Roman" w:hAnsi="Times New Roman" w:cs="Times New Roman"/>
                <w:color w:val="7030A0"/>
              </w:rPr>
            </w:pPr>
            <w:r w:rsidRPr="00CE07CC">
              <w:rPr>
                <w:rFonts w:ascii="Times New Roman" w:eastAsia="Times New Roman" w:hAnsi="Times New Roman" w:cs="Times New Roman"/>
                <w:color w:val="7030A0"/>
              </w:rPr>
              <w:t>We now revise the structure and make the logic more explicit.</w:t>
            </w:r>
            <w:r w:rsidR="00AE2C0A" w:rsidRPr="00CE07CC">
              <w:rPr>
                <w:rFonts w:ascii="Times New Roman" w:eastAsia="Times New Roman" w:hAnsi="Times New Roman" w:cs="Times New Roman"/>
                <w:color w:val="7030A0"/>
              </w:rPr>
              <w:t xml:space="preserve"> We summarize the findings by the studies which overlook the change of the marketing activities. We add:</w:t>
            </w:r>
          </w:p>
          <w:p w14:paraId="5E8C96B7" w14:textId="77777777" w:rsidR="00AE2C0A" w:rsidRPr="00CE07CC" w:rsidRDefault="00AE2C0A" w:rsidP="00CE07CC">
            <w:pPr>
              <w:shd w:val="clear" w:color="auto" w:fill="FFFFFF"/>
              <w:spacing w:after="0" w:line="276" w:lineRule="auto"/>
              <w:rPr>
                <w:rFonts w:ascii="Times New Roman" w:eastAsia="Times New Roman" w:hAnsi="Times New Roman" w:cs="Times New Roman"/>
                <w:color w:val="7030A0"/>
              </w:rPr>
            </w:pPr>
          </w:p>
          <w:p w14:paraId="2C8CD9ED" w14:textId="32577B72" w:rsidR="00AE2C0A" w:rsidRPr="00CE07CC" w:rsidRDefault="00AE2C0A" w:rsidP="00CE07CC">
            <w:pPr>
              <w:shd w:val="clear" w:color="auto" w:fill="FFFFFF" w:themeFill="background1"/>
              <w:spacing w:after="0" w:line="276" w:lineRule="auto"/>
              <w:rPr>
                <w:rFonts w:ascii="Times New Roman" w:hAnsi="Times New Roman" w:cs="Times New Roman"/>
                <w:color w:val="2E74B5" w:themeColor="accent5" w:themeShade="BF"/>
              </w:rPr>
            </w:pPr>
            <w:r w:rsidRPr="00CE07CC">
              <w:rPr>
                <w:rFonts w:ascii="Times New Roman" w:eastAsia="Times New Roman" w:hAnsi="Times New Roman" w:cs="Times New Roman"/>
                <w:color w:val="7030A0"/>
              </w:rPr>
              <w:t>“</w:t>
            </w:r>
            <w:r w:rsidRPr="00CE07CC">
              <w:rPr>
                <w:rFonts w:ascii="Times New Roman" w:hAnsi="Times New Roman" w:cs="Times New Roman"/>
                <w:color w:val="2E74B5" w:themeColor="accent5" w:themeShade="BF"/>
              </w:rPr>
              <w:t xml:space="preserve">The studies described above try to generate accurate forecasts by capturing the various effects of the marketing activities including prices and promotions. For example, previous studies suggest that price reductions and promotions increase the short term sales of the focal product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Blattberg, Briesch, &amp; Fox, 1995)</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 xml:space="preserve">. The price reductions and promotions not only increase the product sales at the focal period but also potentially reduce the sales before and after the focal period as customers may delay or stockpile their purchases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Mace &amp; Neslin, 2004; Van Heerde, Gupta, &amp; Wittink, 2003)</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 xml:space="preserve">. The price and promotions also have competitive effects on the sales of other products within and across product categories.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R. L. Andrews, Currim, Leeflang, &amp; Lim, 2008; Wedel &amp; Zhang, 2004)</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w:t>
            </w:r>
            <w:r w:rsidRPr="00CE07CC">
              <w:rPr>
                <w:rFonts w:ascii="Times New Roman" w:eastAsia="Times New Roman" w:hAnsi="Times New Roman" w:cs="Times New Roman"/>
                <w:color w:val="7030A0"/>
              </w:rPr>
              <w:t>”</w:t>
            </w:r>
          </w:p>
          <w:p w14:paraId="41197A8A" w14:textId="77777777" w:rsidR="003A141C" w:rsidRPr="00CE07CC" w:rsidRDefault="003A141C" w:rsidP="00CE07CC">
            <w:pPr>
              <w:shd w:val="clear" w:color="auto" w:fill="FFFFFF"/>
              <w:spacing w:after="0" w:line="276" w:lineRule="auto"/>
              <w:rPr>
                <w:rFonts w:ascii="Times New Roman" w:eastAsia="Times New Roman" w:hAnsi="Times New Roman" w:cs="Times New Roman"/>
                <w:color w:val="7030A0"/>
              </w:rPr>
            </w:pPr>
          </w:p>
          <w:p w14:paraId="276DBDF9" w14:textId="163C361D" w:rsidR="004A390D" w:rsidRPr="00CE07CC" w:rsidRDefault="00A74862" w:rsidP="00CE07CC">
            <w:pPr>
              <w:shd w:val="clear" w:color="auto" w:fill="FFFFFF"/>
              <w:spacing w:after="0" w:line="276" w:lineRule="auto"/>
              <w:rPr>
                <w:rFonts w:ascii="Times New Roman" w:eastAsia="Times New Roman" w:hAnsi="Times New Roman" w:cs="Times New Roman"/>
              </w:rPr>
            </w:pPr>
            <w:r w:rsidRPr="00CE07CC">
              <w:rPr>
                <w:rFonts w:ascii="Times New Roman" w:eastAsia="Times New Roman" w:hAnsi="Times New Roman" w:cs="Times New Roman"/>
                <w:color w:val="7030A0"/>
                <w:highlight w:val="yellow"/>
              </w:rPr>
              <w:t xml:space="preserve"> </w:t>
            </w:r>
          </w:p>
          <w:p w14:paraId="68405ECF" w14:textId="77777777" w:rsidR="004A390D" w:rsidRPr="0056537F" w:rsidRDefault="004A390D" w:rsidP="00937683">
            <w:pPr>
              <w:shd w:val="clear" w:color="auto" w:fill="FFFFFF"/>
              <w:spacing w:after="0" w:line="276" w:lineRule="auto"/>
              <w:rPr>
                <w:rFonts w:ascii="Times New Roman" w:eastAsia="Times New Roman" w:hAnsi="Times New Roman" w:cs="Times New Roman"/>
              </w:rPr>
            </w:pPr>
          </w:p>
          <w:p w14:paraId="57140C5B" w14:textId="6118D3DE"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4.     The text is characterized by some generalizations that make the reader confused on what the authors are claiming. For example, in page 3 '… The data in retailer product sales… macroeconomics).' I would suggest a thorough read-through to the authors in order to make the text more to the point.</w:t>
            </w:r>
          </w:p>
          <w:p w14:paraId="1084E09D" w14:textId="54A9AF44" w:rsidR="003A141C" w:rsidRPr="0056537F" w:rsidRDefault="003A141C" w:rsidP="00937683">
            <w:pPr>
              <w:shd w:val="clear" w:color="auto" w:fill="FFFFFF"/>
              <w:spacing w:after="0" w:line="276" w:lineRule="auto"/>
              <w:rPr>
                <w:rFonts w:ascii="Times New Roman" w:eastAsia="Times New Roman" w:hAnsi="Times New Roman" w:cs="Times New Roman"/>
              </w:rPr>
            </w:pPr>
          </w:p>
          <w:p w14:paraId="0CB5A171" w14:textId="1977B0C3" w:rsidR="003A141C" w:rsidRPr="0056537F" w:rsidRDefault="00DF6A87"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Revised</w:t>
            </w:r>
          </w:p>
          <w:p w14:paraId="01BE8D78" w14:textId="5097A92C"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5.     Section 3 and 4 seem a bit redundant the way they are presented. I would expect to see a methodology section, where these two sections could motivate/inform the selection of models in section 6. The ideal approach would be that section 3 and 4 are reduced substantially and included in the commentary of section 6 or if needed in an appendix.</w:t>
            </w:r>
          </w:p>
          <w:p w14:paraId="6541EE33" w14:textId="2D5C05FA" w:rsidR="004E22D9" w:rsidRDefault="004E22D9" w:rsidP="00937683">
            <w:pPr>
              <w:shd w:val="clear" w:color="auto" w:fill="FFFFFF"/>
              <w:spacing w:after="0" w:line="276" w:lineRule="auto"/>
              <w:rPr>
                <w:rFonts w:ascii="Times New Roman" w:eastAsia="Times New Roman" w:hAnsi="Times New Roman" w:cs="Times New Roman"/>
              </w:rPr>
            </w:pPr>
          </w:p>
          <w:p w14:paraId="3E5E0D6E" w14:textId="50F3D5ED" w:rsidR="004E22D9" w:rsidRPr="004E22D9" w:rsidRDefault="004E22D9" w:rsidP="00937683">
            <w:pPr>
              <w:shd w:val="clear" w:color="auto" w:fill="FFFFFF"/>
              <w:spacing w:after="0" w:line="276" w:lineRule="auto"/>
              <w:rPr>
                <w:rFonts w:ascii="Times New Roman" w:eastAsia="Times New Roman" w:hAnsi="Times New Roman" w:cs="Times New Roman"/>
                <w:color w:val="7030A0"/>
              </w:rPr>
            </w:pPr>
            <w:r w:rsidRPr="004E22D9">
              <w:rPr>
                <w:rFonts w:ascii="Times New Roman" w:eastAsia="Times New Roman" w:hAnsi="Times New Roman" w:cs="Times New Roman"/>
                <w:color w:val="7030A0"/>
              </w:rPr>
              <w:t xml:space="preserve">We now merge </w:t>
            </w:r>
            <w:r w:rsidR="006C6BC5">
              <w:rPr>
                <w:rFonts w:ascii="Times New Roman" w:eastAsia="Times New Roman" w:hAnsi="Times New Roman" w:cs="Times New Roman"/>
                <w:color w:val="7030A0"/>
              </w:rPr>
              <w:t xml:space="preserve">and reduce </w:t>
            </w:r>
            <w:r w:rsidRPr="004E22D9">
              <w:rPr>
                <w:rFonts w:ascii="Times New Roman" w:eastAsia="Times New Roman" w:hAnsi="Times New Roman" w:cs="Times New Roman"/>
                <w:color w:val="7030A0"/>
              </w:rPr>
              <w:t>section 3 and section 4</w:t>
            </w:r>
            <w:r w:rsidR="003A2162">
              <w:rPr>
                <w:rFonts w:ascii="Times New Roman" w:eastAsia="Times New Roman" w:hAnsi="Times New Roman" w:cs="Times New Roman"/>
                <w:color w:val="7030A0"/>
              </w:rPr>
              <w:t>. The new section demonstrates that structural change lead</w:t>
            </w:r>
            <w:r w:rsidR="006C6BC5">
              <w:rPr>
                <w:rFonts w:ascii="Times New Roman" w:eastAsia="Times New Roman" w:hAnsi="Times New Roman" w:cs="Times New Roman"/>
                <w:color w:val="7030A0"/>
              </w:rPr>
              <w:t>s</w:t>
            </w:r>
            <w:r w:rsidR="003A2162">
              <w:rPr>
                <w:rFonts w:ascii="Times New Roman" w:eastAsia="Times New Roman" w:hAnsi="Times New Roman" w:cs="Times New Roman"/>
                <w:color w:val="7030A0"/>
              </w:rPr>
              <w:t xml:space="preserve"> to forecast bias</w:t>
            </w:r>
            <w:r w:rsidR="006C6BC5">
              <w:rPr>
                <w:rFonts w:ascii="Times New Roman" w:eastAsia="Times New Roman" w:hAnsi="Times New Roman" w:cs="Times New Roman"/>
                <w:color w:val="7030A0"/>
              </w:rPr>
              <w:t xml:space="preserve"> using a simple example, and also indicate that the IC method and the EWC method may potentially improve the forecasting performance. W</w:t>
            </w:r>
            <w:r>
              <w:rPr>
                <w:rFonts w:ascii="Times New Roman" w:eastAsia="Times New Roman" w:hAnsi="Times New Roman" w:cs="Times New Roman"/>
                <w:color w:val="7030A0"/>
              </w:rPr>
              <w:t xml:space="preserve">e </w:t>
            </w:r>
            <w:r w:rsidR="006C6BC5">
              <w:rPr>
                <w:rFonts w:ascii="Times New Roman" w:eastAsia="Times New Roman" w:hAnsi="Times New Roman" w:cs="Times New Roman"/>
                <w:color w:val="7030A0"/>
              </w:rPr>
              <w:t xml:space="preserve">now </w:t>
            </w:r>
            <w:r w:rsidRPr="004E22D9">
              <w:rPr>
                <w:rFonts w:ascii="Times New Roman" w:eastAsia="Times New Roman" w:hAnsi="Times New Roman" w:cs="Times New Roman"/>
                <w:color w:val="7030A0"/>
              </w:rPr>
              <w:t>move the analytical demonstration of the EWC method to the appendix.</w:t>
            </w:r>
          </w:p>
          <w:p w14:paraId="45549026" w14:textId="7318EDF9"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6.     In section 5, it should be explained what the display and feature percentage is along with the motivation of the selection of these inputs. In my view, the data section should have been after the intro/literature review.</w:t>
            </w:r>
          </w:p>
          <w:p w14:paraId="296E63F0" w14:textId="6C56381D" w:rsidR="00CE77A3" w:rsidRDefault="00CE77A3" w:rsidP="00937683">
            <w:pPr>
              <w:shd w:val="clear" w:color="auto" w:fill="FFFFFF"/>
              <w:spacing w:after="0" w:line="276" w:lineRule="auto"/>
              <w:rPr>
                <w:rFonts w:ascii="Times New Roman" w:eastAsia="Times New Roman" w:hAnsi="Times New Roman" w:cs="Times New Roman"/>
              </w:rPr>
            </w:pPr>
          </w:p>
          <w:p w14:paraId="42B3B336" w14:textId="452686BC" w:rsidR="00077FE2" w:rsidRPr="00077FE2" w:rsidRDefault="00077FE2" w:rsidP="00937683">
            <w:pPr>
              <w:shd w:val="clear" w:color="auto" w:fill="FFFFFF"/>
              <w:spacing w:after="0" w:line="276" w:lineRule="auto"/>
              <w:rPr>
                <w:rFonts w:ascii="Times New Roman" w:eastAsia="Times New Roman" w:hAnsi="Times New Roman" w:cs="Times New Roman"/>
                <w:color w:val="7030A0"/>
              </w:rPr>
            </w:pPr>
            <w:r w:rsidRPr="00077FE2">
              <w:rPr>
                <w:rFonts w:ascii="Times New Roman" w:eastAsia="Times New Roman" w:hAnsi="Times New Roman" w:cs="Times New Roman"/>
                <w:color w:val="7030A0"/>
              </w:rPr>
              <w:t>We now add the description below Table 4.</w:t>
            </w:r>
          </w:p>
          <w:p w14:paraId="00D0EC3E" w14:textId="2C2242B6"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7.     In terms of the analysis during structural breaks, it is interesting that the authors do not make explicitly clear how they detect, test or analyse their results for structural breaks. It would be expected that in that type of paper where forecasting performance is evaluated within the presence of structural breaks that vast emphasis would be given on that issue. The general information provided </w:t>
            </w:r>
            <w:r w:rsidRPr="0056537F">
              <w:rPr>
                <w:rFonts w:ascii="Times New Roman" w:eastAsia="Times New Roman" w:hAnsi="Times New Roman" w:cs="Times New Roman"/>
              </w:rPr>
              <w:lastRenderedPageBreak/>
              <w:t>in section 4 are not enough in my opinion. What tests have been done and what was the result? Except from the Chow test, have the authors investigated the Andrews approach (</w:t>
            </w:r>
            <w:proofErr w:type="gramStart"/>
            <w:r w:rsidRPr="0056537F">
              <w:rPr>
                <w:rFonts w:ascii="Times New Roman" w:eastAsia="Times New Roman" w:hAnsi="Times New Roman" w:cs="Times New Roman"/>
              </w:rPr>
              <w:t>2003 ,</w:t>
            </w:r>
            <w:proofErr w:type="gramEnd"/>
            <w:r w:rsidRPr="0056537F">
              <w:rPr>
                <w:rFonts w:ascii="Times New Roman" w:eastAsia="Times New Roman" w:hAnsi="Times New Roman" w:cs="Times New Roman"/>
              </w:rPr>
              <w:t xml:space="preserve"> </w:t>
            </w:r>
            <w:proofErr w:type="spellStart"/>
            <w:r w:rsidRPr="0056537F">
              <w:rPr>
                <w:rFonts w:ascii="Times New Roman" w:eastAsia="Times New Roman" w:hAnsi="Times New Roman" w:cs="Times New Roman"/>
              </w:rPr>
              <w:t>Econometrica</w:t>
            </w:r>
            <w:proofErr w:type="spellEnd"/>
            <w:r w:rsidRPr="0056537F">
              <w:rPr>
                <w:rFonts w:ascii="Times New Roman" w:eastAsia="Times New Roman" w:hAnsi="Times New Roman" w:cs="Times New Roman"/>
              </w:rPr>
              <w:t xml:space="preserve">) or Fixed Regressor </w:t>
            </w:r>
            <w:proofErr w:type="spellStart"/>
            <w:r w:rsidRPr="0056537F">
              <w:rPr>
                <w:rFonts w:ascii="Times New Roman" w:eastAsia="Times New Roman" w:hAnsi="Times New Roman" w:cs="Times New Roman"/>
              </w:rPr>
              <w:t>Boostrap</w:t>
            </w:r>
            <w:proofErr w:type="spellEnd"/>
            <w:r w:rsidRPr="0056537F">
              <w:rPr>
                <w:rFonts w:ascii="Times New Roman" w:eastAsia="Times New Roman" w:hAnsi="Times New Roman" w:cs="Times New Roman"/>
              </w:rPr>
              <w:t>? The vague analysis on that aspect is a main shortcoming of this paper.</w:t>
            </w:r>
          </w:p>
          <w:p w14:paraId="39660161" w14:textId="194FC819" w:rsidR="00DF72AC" w:rsidRPr="0056537F" w:rsidRDefault="00DF72AC" w:rsidP="00937683">
            <w:pPr>
              <w:shd w:val="clear" w:color="auto" w:fill="FFFFFF"/>
              <w:spacing w:after="0" w:line="276" w:lineRule="auto"/>
              <w:rPr>
                <w:rFonts w:ascii="Times New Roman" w:eastAsia="Times New Roman" w:hAnsi="Times New Roman" w:cs="Times New Roman"/>
              </w:rPr>
            </w:pPr>
          </w:p>
          <w:p w14:paraId="010FD5F4" w14:textId="134C7585" w:rsidR="00F949EC" w:rsidRDefault="00DF72AC" w:rsidP="00F949EC">
            <w:pPr>
              <w:shd w:val="clear" w:color="auto" w:fill="FFFFFF"/>
              <w:spacing w:after="0" w:line="276" w:lineRule="auto"/>
              <w:rPr>
                <w:rFonts w:ascii="Times New Roman" w:hAnsi="Times New Roman" w:cs="Times New Roman"/>
                <w:color w:val="7030A0"/>
              </w:rPr>
            </w:pPr>
            <w:r w:rsidRPr="00B362DB">
              <w:rPr>
                <w:rFonts w:ascii="Times New Roman" w:hAnsi="Times New Roman" w:cs="Times New Roman"/>
                <w:color w:val="7030A0"/>
              </w:rPr>
              <w:t xml:space="preserve">We previously described </w:t>
            </w:r>
            <w:r w:rsidR="00A4412D" w:rsidRPr="00B362DB">
              <w:rPr>
                <w:rFonts w:ascii="Times New Roman" w:hAnsi="Times New Roman" w:cs="Times New Roman"/>
                <w:color w:val="7030A0"/>
              </w:rPr>
              <w:t>the details</w:t>
            </w:r>
            <w:r w:rsidRPr="00B362DB">
              <w:rPr>
                <w:rFonts w:ascii="Times New Roman" w:hAnsi="Times New Roman" w:cs="Times New Roman"/>
                <w:color w:val="7030A0"/>
              </w:rPr>
              <w:t xml:space="preserve"> of ho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now include the description in the </w:t>
            </w:r>
            <w:r w:rsidR="00D07F7E" w:rsidRPr="00B362DB">
              <w:rPr>
                <w:rFonts w:ascii="Times New Roman" w:hAnsi="Times New Roman" w:cs="Times New Roman"/>
                <w:color w:val="7030A0"/>
              </w:rPr>
              <w:t>section</w:t>
            </w:r>
            <w:r w:rsidR="00552F93">
              <w:rPr>
                <w:rFonts w:ascii="Times New Roman" w:hAnsi="Times New Roman" w:cs="Times New Roman"/>
                <w:color w:val="7030A0"/>
              </w:rPr>
              <w:t xml:space="preserve"> 6</w:t>
            </w:r>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now </w:t>
            </w:r>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For example, imagine we have </w:t>
            </w:r>
            <w:r w:rsidR="00F949EC" w:rsidRPr="00F949EC">
              <w:rPr>
                <w:rFonts w:ascii="Times New Roman" w:hAnsi="Times New Roman" w:cs="Times New Roman"/>
                <w:color w:val="7030A0"/>
              </w:rPr>
              <w:t xml:space="preserve">an estimation period of 160 weeks, w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 We initially conduct the Chow test assuming a structural change occurring at week 5 and we obtain the p-value. We then conduct the Chow test for week 6, 7, and so forth until week 156 and each time we obtain the p-value accordingly. We reserve at least 5% of the weeks for the estimation of the test. Thus, we may obtain up to 152 p-values in total. The null hypothesis of no structural change will be rejected only when none of these p-value is below the threshold. To mitigate the multiple comparison problem, we adopt a very small threshold, i.e., 0.001</w:t>
            </w:r>
            <w:r w:rsidR="00F949EC">
              <w:rPr>
                <w:rFonts w:ascii="Times New Roman" w:hAnsi="Times New Roman" w:cs="Times New Roman"/>
                <w:color w:val="7030A0"/>
              </w:rPr>
              <w:t>.</w:t>
            </w:r>
          </w:p>
          <w:p w14:paraId="3C7944AD" w14:textId="77777777" w:rsidR="00F949EC" w:rsidRDefault="00F949EC" w:rsidP="00F949EC">
            <w:pPr>
              <w:shd w:val="clear" w:color="auto" w:fill="FFFFFF"/>
              <w:spacing w:after="0" w:line="276" w:lineRule="auto"/>
              <w:rPr>
                <w:rFonts w:ascii="Times New Roman" w:hAnsi="Times New Roman" w:cs="Times New Roman"/>
                <w:color w:val="7030A0"/>
              </w:rPr>
            </w:pPr>
          </w:p>
          <w:p w14:paraId="0D378A02" w14:textId="6161453C" w:rsidR="007F5C5D" w:rsidRDefault="00A4412D" w:rsidP="00937683">
            <w:pPr>
              <w:shd w:val="clear" w:color="auto" w:fill="FFFFFF"/>
              <w:spacing w:after="0" w:line="276" w:lineRule="auto"/>
              <w:rPr>
                <w:rFonts w:ascii="Times New Roman" w:hAnsi="Times New Roman" w:cs="Times New Roman"/>
                <w:color w:val="7030A0"/>
              </w:rPr>
            </w:pPr>
            <w:r w:rsidRPr="00B362DB">
              <w:rPr>
                <w:rFonts w:ascii="Times New Roman" w:hAnsi="Times New Roman" w:cs="Times New Roman"/>
                <w:color w:val="7030A0"/>
              </w:rPr>
              <w:t>We also address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r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Pr>
                <w:rFonts w:ascii="Times New Roman" w:hAnsi="Times New Roman" w:cs="Times New Roman"/>
                <w:color w:val="7030A0"/>
              </w:rPr>
              <w:t>In our study, the</w:t>
            </w:r>
            <w:r w:rsidR="007F5C5D" w:rsidRPr="00B362DB">
              <w:rPr>
                <w:rFonts w:ascii="Times New Roman" w:hAnsi="Times New Roman" w:cs="Times New Roman"/>
                <w:color w:val="7030A0"/>
              </w:rPr>
              <w:t xml:space="preserve"> purpose is neither to detect the location nor the number of structural changes, but </w:t>
            </w:r>
            <w:r w:rsidR="007F5C5D">
              <w:rPr>
                <w:rFonts w:ascii="Times New Roman" w:hAnsi="Times New Roman" w:cs="Times New Roman"/>
                <w:color w:val="7030A0"/>
              </w:rPr>
              <w:t>focusing on</w:t>
            </w:r>
            <w:r w:rsidR="007F5C5D" w:rsidRPr="00B362DB">
              <w:rPr>
                <w:rFonts w:ascii="Times New Roman" w:hAnsi="Times New Roman" w:cs="Times New Roman"/>
                <w:color w:val="7030A0"/>
              </w:rPr>
              <w:t xml:space="preserve"> investigat</w:t>
            </w:r>
            <w:r w:rsidR="007F5C5D">
              <w:rPr>
                <w:rFonts w:ascii="Times New Roman" w:hAnsi="Times New Roman" w:cs="Times New Roman"/>
                <w:color w:val="7030A0"/>
              </w:rPr>
              <w:t>ing</w:t>
            </w:r>
            <w:r w:rsidR="007F5C5D" w:rsidRPr="00B362DB">
              <w:rPr>
                <w:rFonts w:ascii="Times New Roman" w:hAnsi="Times New Roman" w:cs="Times New Roman"/>
                <w:color w:val="7030A0"/>
              </w:rPr>
              <w:t xml:space="preserve"> the existence of any structural change,</w:t>
            </w:r>
            <w:r w:rsidR="007F5C5D">
              <w:rPr>
                <w:rFonts w:ascii="Times New Roman" w:hAnsi="Times New Roman" w:cs="Times New Roman"/>
                <w:color w:val="7030A0"/>
              </w:rPr>
              <w:t xml:space="preserve"> so that we can estimate and then </w:t>
            </w:r>
            <w:r w:rsidR="007F5C5D" w:rsidRPr="00B362DB">
              <w:rPr>
                <w:rFonts w:ascii="Times New Roman" w:hAnsi="Times New Roman" w:cs="Times New Roman"/>
                <w:color w:val="7030A0"/>
              </w:rPr>
              <w:t xml:space="preserve">offset the bias </w:t>
            </w:r>
            <w:r w:rsidR="007F5C5D">
              <w:rPr>
                <w:rFonts w:ascii="Times New Roman" w:hAnsi="Times New Roman" w:cs="Times New Roman"/>
                <w:color w:val="7030A0"/>
              </w:rPr>
              <w:t xml:space="preserve">(using the IC method) </w:t>
            </w:r>
            <w:r w:rsidR="007F5C5D" w:rsidRPr="00B362DB">
              <w:rPr>
                <w:rFonts w:ascii="Times New Roman" w:hAnsi="Times New Roman" w:cs="Times New Roman"/>
                <w:color w:val="7030A0"/>
              </w:rPr>
              <w:t>or to take a trade-off between the forecast bias and the forecasting error variance</w:t>
            </w:r>
            <w:r w:rsidR="007F5C5D">
              <w:rPr>
                <w:rFonts w:ascii="Times New Roman" w:hAnsi="Times New Roman" w:cs="Times New Roman"/>
                <w:color w:val="7030A0"/>
              </w:rPr>
              <w:t xml:space="preserve"> (using the EWC method)</w:t>
            </w:r>
            <w:r w:rsidR="007F5C5D" w:rsidRPr="00B362DB">
              <w:rPr>
                <w:rFonts w:ascii="Times New Roman" w:hAnsi="Times New Roman" w:cs="Times New Roman"/>
                <w:color w:val="7030A0"/>
              </w:rPr>
              <w:t xml:space="preserve">. Therefore, we conduct a sequential Chow test which serves for this purpose and has the benefit of simple implementation. The empirical results suggest that our models generate the </w:t>
            </w:r>
            <w:r w:rsidR="007F5C5D">
              <w:rPr>
                <w:rFonts w:ascii="Times New Roman" w:hAnsi="Times New Roman" w:cs="Times New Roman"/>
                <w:color w:val="7030A0"/>
              </w:rPr>
              <w:t>more</w:t>
            </w:r>
            <w:r w:rsidR="007F5C5D" w:rsidRPr="00B362DB">
              <w:rPr>
                <w:rFonts w:ascii="Times New Roman" w:hAnsi="Times New Roman" w:cs="Times New Roman"/>
                <w:color w:val="7030A0"/>
              </w:rPr>
              <w:t xml:space="preserve"> accurate forecasts.</w:t>
            </w:r>
            <w:r w:rsidR="007F5C5D">
              <w:rPr>
                <w:rFonts w:ascii="Times New Roman" w:hAnsi="Times New Roman" w:cs="Times New Roman"/>
                <w:color w:val="7030A0"/>
              </w:rPr>
              <w:t xml:space="preserve"> </w:t>
            </w:r>
          </w:p>
          <w:p w14:paraId="33BB3D08" w14:textId="77777777" w:rsidR="007F5C5D" w:rsidRDefault="007F5C5D" w:rsidP="00937683">
            <w:pPr>
              <w:shd w:val="clear" w:color="auto" w:fill="FFFFFF"/>
              <w:spacing w:after="0" w:line="276" w:lineRule="auto"/>
              <w:rPr>
                <w:rFonts w:ascii="Times New Roman" w:hAnsi="Times New Roman" w:cs="Times New Roman"/>
                <w:color w:val="7030A0"/>
              </w:rPr>
            </w:pPr>
          </w:p>
          <w:p w14:paraId="296A10A6" w14:textId="26B61E75" w:rsidR="00356A03" w:rsidRDefault="00F00D06"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t xml:space="preserve">The Andrews’ approach published in </w:t>
            </w:r>
            <w:proofErr w:type="spellStart"/>
            <w:r w:rsidRPr="00F00D06">
              <w:rPr>
                <w:rFonts w:ascii="Times New Roman" w:hAnsi="Times New Roman" w:cs="Times New Roman"/>
                <w:i/>
                <w:color w:val="7030A0"/>
              </w:rPr>
              <w:t>Econometrica</w:t>
            </w:r>
            <w:proofErr w:type="spellEnd"/>
            <w:r>
              <w:rPr>
                <w:rFonts w:ascii="Times New Roman" w:hAnsi="Times New Roman" w:cs="Times New Roman"/>
                <w:color w:val="7030A0"/>
              </w:rPr>
              <w:t xml:space="preserve"> in 2003 (e.g., the e</w:t>
            </w:r>
            <w:r w:rsidRPr="00F00D06">
              <w:rPr>
                <w:rFonts w:ascii="Times New Roman" w:hAnsi="Times New Roman" w:cs="Times New Roman" w:hint="eastAsia"/>
                <w:color w:val="7030A0"/>
              </w:rPr>
              <w:t>nd</w:t>
            </w:r>
            <w:r w:rsidRPr="00F00D06">
              <w:rPr>
                <w:rFonts w:ascii="Times New Roman" w:hAnsi="Times New Roman" w:cs="Times New Roman" w:hint="eastAsia"/>
                <w:color w:val="7030A0"/>
              </w:rPr>
              <w:t>‐</w:t>
            </w:r>
            <w:r w:rsidRPr="00F00D06">
              <w:rPr>
                <w:rFonts w:ascii="Times New Roman" w:hAnsi="Times New Roman" w:cs="Times New Roman" w:hint="eastAsia"/>
                <w:color w:val="7030A0"/>
              </w:rPr>
              <w:t>of</w:t>
            </w:r>
            <w:r w:rsidRPr="00F00D06">
              <w:rPr>
                <w:rFonts w:ascii="Times New Roman" w:hAnsi="Times New Roman" w:cs="Times New Roman" w:hint="eastAsia"/>
                <w:color w:val="7030A0"/>
              </w:rPr>
              <w:t>‐</w:t>
            </w:r>
            <w:r>
              <w:rPr>
                <w:rFonts w:ascii="Times New Roman" w:hAnsi="Times New Roman" w:cs="Times New Roman"/>
                <w:color w:val="7030A0"/>
              </w:rPr>
              <w:t>s</w:t>
            </w:r>
            <w:r w:rsidRPr="00F00D06">
              <w:rPr>
                <w:rFonts w:ascii="Times New Roman" w:hAnsi="Times New Roman" w:cs="Times New Roman" w:hint="eastAsia"/>
                <w:color w:val="7030A0"/>
              </w:rPr>
              <w:t xml:space="preserve">ample </w:t>
            </w:r>
            <w:r>
              <w:rPr>
                <w:rFonts w:ascii="Times New Roman" w:hAnsi="Times New Roman" w:cs="Times New Roman"/>
                <w:color w:val="7030A0"/>
              </w:rPr>
              <w:t>i</w:t>
            </w:r>
            <w:r w:rsidRPr="00F00D06">
              <w:rPr>
                <w:rFonts w:ascii="Times New Roman" w:hAnsi="Times New Roman" w:cs="Times New Roman" w:hint="eastAsia"/>
                <w:color w:val="7030A0"/>
              </w:rPr>
              <w:t xml:space="preserve">nstability </w:t>
            </w:r>
            <w:r>
              <w:rPr>
                <w:rFonts w:ascii="Times New Roman" w:hAnsi="Times New Roman" w:cs="Times New Roman"/>
                <w:color w:val="7030A0"/>
              </w:rPr>
              <w:t>t</w:t>
            </w:r>
            <w:r w:rsidRPr="00F00D06">
              <w:rPr>
                <w:rFonts w:ascii="Times New Roman" w:hAnsi="Times New Roman" w:cs="Times New Roman" w:hint="eastAsia"/>
                <w:color w:val="7030A0"/>
              </w:rPr>
              <w:t>est</w:t>
            </w:r>
            <w:r>
              <w:rPr>
                <w:rFonts w:ascii="Times New Roman" w:hAnsi="Times New Roman" w:cs="Times New Roman"/>
                <w:color w:val="7030A0"/>
              </w:rPr>
              <w:t xml:space="preserve">) </w:t>
            </w:r>
            <w:r w:rsidR="00D149AB">
              <w:rPr>
                <w:rFonts w:ascii="Times New Roman" w:hAnsi="Times New Roman" w:cs="Times New Roman"/>
                <w:color w:val="7030A0"/>
              </w:rPr>
              <w:t xml:space="preserve">is more generally applicable </w:t>
            </w:r>
            <w:r w:rsidR="00F949EC">
              <w:rPr>
                <w:rFonts w:ascii="Times New Roman" w:hAnsi="Times New Roman" w:cs="Times New Roman"/>
                <w:color w:val="7030A0"/>
              </w:rPr>
              <w:t>because</w:t>
            </w:r>
            <w:r w:rsidR="00D149AB">
              <w:rPr>
                <w:rFonts w:ascii="Times New Roman" w:hAnsi="Times New Roman" w:cs="Times New Roman"/>
                <w:color w:val="7030A0"/>
              </w:rPr>
              <w:t xml:space="preserve"> it can be used </w:t>
            </w:r>
            <w:r w:rsidR="00F949EC">
              <w:rPr>
                <w:rFonts w:ascii="Times New Roman" w:hAnsi="Times New Roman" w:cs="Times New Roman"/>
                <w:color w:val="7030A0"/>
              </w:rPr>
              <w:t xml:space="preserve">when there are very limited data </w:t>
            </w:r>
            <w:r w:rsidR="00C77551">
              <w:rPr>
                <w:rFonts w:ascii="Times New Roman" w:hAnsi="Times New Roman" w:cs="Times New Roman"/>
                <w:color w:val="7030A0"/>
              </w:rPr>
              <w:t xml:space="preserve">before or </w:t>
            </w:r>
            <w:r w:rsidR="00F949EC">
              <w:rPr>
                <w:rFonts w:ascii="Times New Roman" w:hAnsi="Times New Roman" w:cs="Times New Roman"/>
                <w:color w:val="7030A0"/>
              </w:rPr>
              <w:t>after structural change within the estimation sample</w:t>
            </w:r>
            <w:r w:rsidR="00C77551">
              <w:rPr>
                <w:rFonts w:ascii="Times New Roman" w:hAnsi="Times New Roman" w:cs="Times New Roman"/>
                <w:color w:val="7030A0"/>
              </w:rPr>
              <w:t xml:space="preserve">. In comparison, 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Chow test can only be applied when there are enough 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 xml:space="preserve">. </w:t>
            </w:r>
            <w:r w:rsidR="00BF3881">
              <w:rPr>
                <w:rFonts w:ascii="Times New Roman" w:hAnsi="Times New Roman" w:cs="Times New Roman"/>
                <w:color w:val="7030A0"/>
              </w:rPr>
              <w:t>However, i</w:t>
            </w:r>
            <w:r w:rsidR="00C77551">
              <w:rPr>
                <w:rFonts w:ascii="Times New Roman" w:hAnsi="Times New Roman" w:cs="Times New Roman"/>
                <w:color w:val="7030A0"/>
              </w:rPr>
              <w:t xml:space="preserve">n this study, we find that it does not matter how far we can apply the test </w:t>
            </w:r>
            <w:r w:rsidR="00BF3881">
              <w:rPr>
                <w:rFonts w:ascii="Times New Roman" w:hAnsi="Times New Roman" w:cs="Times New Roman"/>
                <w:color w:val="7030A0"/>
              </w:rPr>
              <w:t>towards</w:t>
            </w:r>
            <w:r w:rsidR="00C77551">
              <w:rPr>
                <w:rFonts w:ascii="Times New Roman" w:hAnsi="Times New Roman" w:cs="Times New Roman"/>
                <w:color w:val="7030A0"/>
              </w:rPr>
              <w:t xml:space="preserve"> each end of the estimation sample. </w:t>
            </w:r>
            <w:r w:rsidR="00BF3881">
              <w:rPr>
                <w:rFonts w:ascii="Times New Roman" w:hAnsi="Times New Roman" w:cs="Times New Roman"/>
                <w:color w:val="7030A0"/>
              </w:rPr>
              <w:t xml:space="preserve">We previously </w:t>
            </w:r>
            <w:r w:rsidR="00BF3881" w:rsidRPr="00F949EC">
              <w:rPr>
                <w:rFonts w:ascii="Times New Roman" w:hAnsi="Times New Roman" w:cs="Times New Roman"/>
                <w:color w:val="7030A0"/>
              </w:rPr>
              <w:t xml:space="preserve">conduct </w:t>
            </w:r>
            <w:r w:rsidR="00BF3881">
              <w:rPr>
                <w:rFonts w:ascii="Times New Roman" w:hAnsi="Times New Roman" w:cs="Times New Roman"/>
                <w:color w:val="7030A0"/>
              </w:rPr>
              <w:t>the</w:t>
            </w:r>
            <w:r w:rsidR="00BF3881" w:rsidRPr="00F949EC">
              <w:rPr>
                <w:rFonts w:ascii="Times New Roman" w:hAnsi="Times New Roman" w:cs="Times New Roman"/>
                <w:color w:val="7030A0"/>
              </w:rPr>
              <w:t xml:space="preserve"> sequential Chow test for up to </w:t>
            </w:r>
            <w:r w:rsidR="00BF3881">
              <w:rPr>
                <w:rFonts w:ascii="Times New Roman" w:hAnsi="Times New Roman" w:cs="Times New Roman"/>
                <w:color w:val="7030A0"/>
              </w:rPr>
              <w:t>70</w:t>
            </w:r>
            <w:r w:rsidR="00BF3881" w:rsidRPr="00F949EC">
              <w:rPr>
                <w:rFonts w:ascii="Times New Roman" w:hAnsi="Times New Roman" w:cs="Times New Roman"/>
                <w:color w:val="7030A0"/>
              </w:rPr>
              <w:t>% of the weeks in the estimation period</w:t>
            </w:r>
            <w:r w:rsidR="00BF3881">
              <w:rPr>
                <w:rFonts w:ascii="Times New Roman" w:hAnsi="Times New Roman" w:cs="Times New Roman"/>
                <w:color w:val="7030A0"/>
              </w:rPr>
              <w:t xml:space="preserve">. We now </w:t>
            </w:r>
            <w:r w:rsidR="00BF3881" w:rsidRPr="00F949EC">
              <w:rPr>
                <w:rFonts w:ascii="Times New Roman" w:hAnsi="Times New Roman" w:cs="Times New Roman"/>
                <w:color w:val="7030A0"/>
              </w:rPr>
              <w:t xml:space="preserve">conduct </w:t>
            </w:r>
            <w:r w:rsidR="00BF3881">
              <w:rPr>
                <w:rFonts w:ascii="Times New Roman" w:hAnsi="Times New Roman" w:cs="Times New Roman"/>
                <w:color w:val="7030A0"/>
              </w:rPr>
              <w:t>the</w:t>
            </w:r>
            <w:r w:rsidR="00BF3881" w:rsidRPr="00F949EC">
              <w:rPr>
                <w:rFonts w:ascii="Times New Roman" w:hAnsi="Times New Roman" w:cs="Times New Roman"/>
                <w:color w:val="7030A0"/>
              </w:rPr>
              <w:t xml:space="preserve"> sequential Chow test for up to 95% of the weeks in the estimation period</w:t>
            </w:r>
            <w:r w:rsidR="00BF3881">
              <w:rPr>
                <w:rFonts w:ascii="Times New Roman" w:hAnsi="Times New Roman" w:cs="Times New Roman"/>
                <w:color w:val="7030A0"/>
              </w:rPr>
              <w:t xml:space="preserve">. The final results </w:t>
            </w:r>
            <w:r w:rsidR="00C77551">
              <w:rPr>
                <w:rFonts w:ascii="Times New Roman" w:hAnsi="Times New Roman" w:cs="Times New Roman"/>
                <w:color w:val="7030A0"/>
              </w:rPr>
              <w:t xml:space="preserve">(e.g., the superior forecasting performance of our proposed models) are all consistent. </w:t>
            </w:r>
            <w:r w:rsidR="00BF3881">
              <w:rPr>
                <w:rFonts w:ascii="Times New Roman" w:hAnsi="Times New Roman" w:cs="Times New Roman"/>
                <w:color w:val="7030A0"/>
              </w:rPr>
              <w:t xml:space="preserve">There may be two explanations: first, our evaluations are based on rolling events for nearly two thousand SKU’s. Thus, it is unlikely that the results are sensitive to a specific time period when sequential Chow test fails to detect the structural change for all the SKU’s. Second,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the sequential Chow test would be able detect the existence of the structural change even the Chow test is not applied when there are very limited data before or after the structural change. </w:t>
            </w:r>
            <w:r w:rsidR="00C77551">
              <w:rPr>
                <w:rFonts w:ascii="Times New Roman" w:hAnsi="Times New Roman" w:cs="Times New Roman"/>
                <w:color w:val="7030A0"/>
              </w:rPr>
              <w:t>Also, 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r>
              <w:rPr>
                <w:rFonts w:ascii="Times New Roman" w:hAnsi="Times New Roman" w:cs="Times New Roman"/>
                <w:color w:val="7030A0"/>
              </w:rPr>
              <w:t xml:space="preserve">, otherwis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w:t>
            </w:r>
            <w:r>
              <w:rPr>
                <w:rFonts w:ascii="Times New Roman" w:hAnsi="Times New Roman" w:cs="Times New Roman"/>
                <w:color w:val="7030A0"/>
              </w:rPr>
              <w:lastRenderedPageBreak/>
              <w:t xml:space="preserve">retailer context, </w:t>
            </w:r>
            <w:r w:rsidR="00597A82">
              <w:rPr>
                <w:rFonts w:ascii="Times New Roman" w:hAnsi="Times New Roman" w:cs="Times New Roman"/>
                <w:color w:val="7030A0"/>
              </w:rPr>
              <w:t xml:space="preserve">the assumption of stationarity of the explanatory variables may not always be true as </w:t>
            </w:r>
            <w:r>
              <w:rPr>
                <w:rFonts w:ascii="Times New Roman" w:hAnsi="Times New Roman" w:cs="Times New Roman"/>
                <w:color w:val="7030A0"/>
              </w:rPr>
              <w:t xml:space="preserve">the </w:t>
            </w:r>
            <w:r w:rsidR="00597A82">
              <w:rPr>
                <w:rFonts w:ascii="Times New Roman" w:hAnsi="Times New Roman" w:cs="Times New Roman"/>
                <w:color w:val="7030A0"/>
              </w:rPr>
              <w:t xml:space="preserve">in general </w:t>
            </w:r>
            <w:r>
              <w:rPr>
                <w:rFonts w:ascii="Times New Roman" w:hAnsi="Times New Roman" w:cs="Times New Roman"/>
                <w:color w:val="7030A0"/>
              </w:rPr>
              <w:t>price</w:t>
            </w:r>
            <w:r w:rsidR="00597A82">
              <w:rPr>
                <w:rFonts w:ascii="Times New Roman" w:hAnsi="Times New Roman" w:cs="Times New Roman"/>
                <w:color w:val="7030A0"/>
              </w:rPr>
              <w:t>s</w:t>
            </w:r>
            <w:r>
              <w:rPr>
                <w:rFonts w:ascii="Times New Roman" w:hAnsi="Times New Roman" w:cs="Times New Roman"/>
                <w:color w:val="7030A0"/>
              </w:rPr>
              <w:t xml:space="preserve"> increase </w:t>
            </w:r>
            <w:r w:rsidR="00597A82">
              <w:rPr>
                <w:rFonts w:ascii="Times New Roman" w:hAnsi="Times New Roman" w:cs="Times New Roman"/>
                <w:color w:val="7030A0"/>
              </w:rPr>
              <w:t>gradually in a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t xml:space="preserve"> </w:t>
            </w:r>
          </w:p>
          <w:p w14:paraId="24BC231A" w14:textId="615A1595" w:rsidR="00DF72AC" w:rsidRDefault="007F5C5D"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of gaining 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can be</w:t>
            </w:r>
            <w:r w:rsidR="00555600" w:rsidRPr="00B362DB">
              <w:rPr>
                <w:rFonts w:ascii="Times New Roman" w:hAnsi="Times New Roman" w:cs="Times New Roman"/>
                <w:color w:val="7030A0"/>
              </w:rPr>
              <w:t xml:space="preserve"> used </w:t>
            </w:r>
            <w:r w:rsidR="008C59B5" w:rsidRPr="00B362DB">
              <w:rPr>
                <w:rFonts w:ascii="Times New Roman" w:hAnsi="Times New Roman" w:cs="Times New Roman"/>
                <w:color w:val="7030A0"/>
              </w:rPr>
              <w:t>(as there is always an opportunity to improve</w:t>
            </w:r>
            <w:r w:rsidR="00A4412D" w:rsidRPr="00B362DB">
              <w:rPr>
                <w:rFonts w:ascii="Times New Roman" w:hAnsi="Times New Roman" w:cs="Times New Roman"/>
                <w:color w:val="7030A0"/>
              </w:rPr>
              <w:t xml:space="preserve"> by trying alternative candidate methods</w:t>
            </w:r>
            <w:r w:rsidR="008C59B5" w:rsidRPr="00B362DB">
              <w:rPr>
                <w:rFonts w:ascii="Times New Roman" w:hAnsi="Times New Roman" w:cs="Times New Roman"/>
                <w:color w:val="7030A0"/>
              </w:rPr>
              <w:t xml:space="preserve">) </w:t>
            </w:r>
            <w:r w:rsidR="00555600" w:rsidRPr="00B362DB">
              <w:rPr>
                <w:rFonts w:ascii="Times New Roman" w:hAnsi="Times New Roman" w:cs="Times New Roman"/>
                <w:color w:val="7030A0"/>
              </w:rPr>
              <w:t>but we leave that to 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rsidP="00937683">
            <w:pPr>
              <w:shd w:val="clear" w:color="auto" w:fill="FFFFFF"/>
              <w:spacing w:after="0" w:line="276" w:lineRule="auto"/>
              <w:rPr>
                <w:rFonts w:ascii="Times New Roman" w:eastAsia="Times New Roman" w:hAnsi="Times New Roman" w:cs="Times New Roman"/>
                <w:color w:val="7030A0"/>
              </w:rPr>
            </w:pPr>
          </w:p>
          <w:p w14:paraId="2A2BF8E2" w14:textId="31655911"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8.     In the modelling part, I would expect to see a small description at least of the benchmark model, the base-lift model. Also, it is not well explained why Lasso is used two times. What motivates the authors to double apply Lasso shrinkage? Is there any similar study suggesting that? What are the expected benefits of this approach? Given that this paper comes down to a horse-racing application between ADL models constrained by Lasso operators, it is important to clarify why the ADL-raw models is combined with the ADL-own model? Wouldn't be a logical question from the reader as to why the Lasso operator is not used in a third stage, for example? A lot of discussion is provided before-hand (in cases unnecessary), but at section 6 that the reader wants to understand the reasoning and process of modelling, he/she struggles to do so because of the lack of explanations. Another important shortcoming for this work.</w:t>
            </w:r>
          </w:p>
          <w:p w14:paraId="1816B613" w14:textId="3A53A2A9" w:rsidR="0043508B" w:rsidRDefault="0043508B" w:rsidP="00937683">
            <w:pPr>
              <w:shd w:val="clear" w:color="auto" w:fill="FFFFFF"/>
              <w:spacing w:after="0" w:line="276" w:lineRule="auto"/>
              <w:rPr>
                <w:rFonts w:ascii="Times New Roman" w:eastAsia="Times New Roman" w:hAnsi="Times New Roman" w:cs="Times New Roman"/>
              </w:rPr>
            </w:pPr>
          </w:p>
          <w:p w14:paraId="215654CF" w14:textId="1D73AD1B" w:rsidR="0091188F" w:rsidRDefault="0043508B" w:rsidP="00937683">
            <w:pPr>
              <w:shd w:val="clear" w:color="auto" w:fill="FFFFFF"/>
              <w:spacing w:after="0" w:line="276" w:lineRule="auto"/>
              <w:rPr>
                <w:rFonts w:ascii="Times New Roman" w:eastAsia="Times New Roman" w:hAnsi="Times New Roman" w:cs="Times New Roman"/>
                <w:color w:val="7030A0"/>
              </w:rPr>
            </w:pPr>
            <w:r w:rsidRPr="00F8344F">
              <w:rPr>
                <w:rFonts w:ascii="Times New Roman" w:eastAsia="Times New Roman" w:hAnsi="Times New Roman" w:cs="Times New Roman"/>
                <w:color w:val="7030A0"/>
              </w:rPr>
              <w:t xml:space="preserve">We thank the review to point this out. We now describe explicitly the Base-lift </w:t>
            </w:r>
            <w:r w:rsidR="002134DB">
              <w:rPr>
                <w:rFonts w:ascii="Times New Roman" w:eastAsia="Times New Roman" w:hAnsi="Times New Roman" w:cs="Times New Roman"/>
                <w:color w:val="7030A0"/>
              </w:rPr>
              <w:t xml:space="preserve">benchmark </w:t>
            </w:r>
            <w:r w:rsidRPr="00F8344F">
              <w:rPr>
                <w:rFonts w:ascii="Times New Roman" w:eastAsia="Times New Roman" w:hAnsi="Times New Roman" w:cs="Times New Roman"/>
                <w:color w:val="7030A0"/>
              </w:rPr>
              <w:t xml:space="preserve">model. We also explain explicitly the modelling </w:t>
            </w:r>
            <w:r w:rsidR="000C3EBE">
              <w:rPr>
                <w:rFonts w:ascii="Times New Roman" w:eastAsia="Times New Roman" w:hAnsi="Times New Roman" w:cs="Times New Roman"/>
                <w:color w:val="7030A0"/>
              </w:rPr>
              <w:t>process</w:t>
            </w:r>
            <w:r w:rsidRPr="00F8344F">
              <w:rPr>
                <w:rFonts w:ascii="Times New Roman" w:eastAsia="Times New Roman" w:hAnsi="Times New Roman" w:cs="Times New Roman"/>
                <w:color w:val="7030A0"/>
              </w:rPr>
              <w:t xml:space="preserve"> and its rationale. </w:t>
            </w:r>
            <w:r w:rsidR="000C3EBE">
              <w:rPr>
                <w:rFonts w:ascii="Times New Roman" w:eastAsia="Times New Roman" w:hAnsi="Times New Roman" w:cs="Times New Roman"/>
                <w:color w:val="7030A0"/>
              </w:rPr>
              <w:t xml:space="preserve">The LASSO </w:t>
            </w:r>
            <w:r w:rsidR="00E66605">
              <w:rPr>
                <w:rFonts w:ascii="Times New Roman" w:eastAsia="Times New Roman" w:hAnsi="Times New Roman" w:cs="Times New Roman"/>
                <w:color w:val="7030A0"/>
              </w:rPr>
              <w:t xml:space="preserve">was initially used as a variable selection method to identify the important marketing variables (e.g., Huang et al,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 xml:space="preserve">strategy following Ma et al. (2016), </w:t>
            </w:r>
            <w:r w:rsidR="00E66605">
              <w:rPr>
                <w:rFonts w:ascii="Times New Roman" w:eastAsia="Times New Roman" w:hAnsi="Times New Roman" w:cs="Times New Roman"/>
                <w:color w:val="7030A0"/>
              </w:rPr>
              <w:t>and it leads to</w:t>
            </w:r>
            <w:r w:rsidR="000C3EBE">
              <w:rPr>
                <w:rFonts w:ascii="Times New Roman" w:eastAsia="Times New Roman" w:hAnsi="Times New Roman" w:cs="Times New Roman"/>
                <w:color w:val="7030A0"/>
              </w:rPr>
              <w:t xml:space="preserve"> 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 xml:space="preserve">model. </w:t>
            </w:r>
            <w:r w:rsidR="00E66605">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r w:rsidR="000C3EBE">
              <w:rPr>
                <w:rFonts w:ascii="Times New Roman" w:eastAsia="Times New Roman" w:hAnsi="Times New Roman" w:cs="Times New Roman"/>
                <w:color w:val="7030A0"/>
              </w:rPr>
              <w:t xml:space="preserve">because it </w:t>
            </w:r>
            <w:r w:rsidR="00E66605">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r w:rsidR="000C3EBE">
              <w:rPr>
                <w:rFonts w:ascii="Times New Roman" w:eastAsia="Times New Roman" w:hAnsi="Times New Roman" w:cs="Times New Roman"/>
                <w:color w:val="7030A0"/>
              </w:rPr>
              <w:t>the LASSO procedur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r w:rsidR="00EB29E1">
              <w:rPr>
                <w:rFonts w:ascii="Times New Roman" w:eastAsia="Times New Roman" w:hAnsi="Times New Roman" w:cs="Times New Roman"/>
                <w:color w:val="7030A0"/>
              </w:rPr>
              <w:t xml:space="preserve"> Thus, </w:t>
            </w:r>
            <w:r w:rsidR="00EB29E1" w:rsidRPr="00EB29E1">
              <w:rPr>
                <w:rFonts w:ascii="Times New Roman" w:eastAsia="Times New Roman" w:hAnsi="Times New Roman" w:cs="Times New Roman"/>
                <w:color w:val="7030A0"/>
              </w:rPr>
              <w:t xml:space="preserve">we try to bring </w:t>
            </w:r>
            <w:r w:rsidR="0091188F">
              <w:rPr>
                <w:rFonts w:ascii="Times New Roman" w:eastAsia="Times New Roman" w:hAnsi="Times New Roman" w:cs="Times New Roman"/>
                <w:color w:val="7030A0"/>
              </w:rPr>
              <w:t xml:space="preserve">them </w:t>
            </w:r>
            <w:r w:rsidR="00EB29E1" w:rsidRPr="00EB29E1">
              <w:rPr>
                <w:rFonts w:ascii="Times New Roman" w:eastAsia="Times New Roman" w:hAnsi="Times New Roman" w:cs="Times New Roman"/>
                <w:color w:val="7030A0"/>
              </w:rPr>
              <w:t xml:space="preserve">back to the </w:t>
            </w:r>
            <w:r w:rsidR="00EB29E1">
              <w:rPr>
                <w:rFonts w:ascii="Times New Roman" w:eastAsia="Times New Roman" w:hAnsi="Times New Roman" w:cs="Times New Roman"/>
                <w:color w:val="7030A0"/>
              </w:rPr>
              <w:t xml:space="preserve">ADL-intra </w:t>
            </w:r>
            <w:r w:rsidR="00EB29E1" w:rsidRPr="00EB29E1">
              <w:rPr>
                <w:rFonts w:ascii="Times New Roman" w:eastAsia="Times New Roman" w:hAnsi="Times New Roman" w:cs="Times New Roman"/>
                <w:color w:val="7030A0"/>
              </w:rPr>
              <w:t xml:space="preserve">model </w:t>
            </w:r>
            <w:r w:rsidR="0091188F">
              <w:rPr>
                <w:rFonts w:ascii="Times New Roman" w:eastAsia="Times New Roman" w:hAnsi="Times New Roman" w:cs="Times New Roman"/>
                <w:color w:val="7030A0"/>
              </w:rPr>
              <w:t xml:space="preserve">but only </w:t>
            </w:r>
            <w:r w:rsidR="00EB29E1">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sidR="00EB29E1">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 which </w:t>
            </w:r>
            <w:r w:rsidR="00EB29E1">
              <w:rPr>
                <w:rFonts w:ascii="Times New Roman" w:eastAsia="Times New Roman" w:hAnsi="Times New Roman" w:cs="Times New Roman"/>
                <w:color w:val="7030A0"/>
              </w:rPr>
              <w:t>suggest</w:t>
            </w:r>
            <w:r w:rsidR="0091188F">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that they </w:t>
            </w:r>
            <w:r w:rsidR="0091188F">
              <w:rPr>
                <w:rFonts w:ascii="Times New Roman" w:eastAsia="Times New Roman" w:hAnsi="Times New Roman" w:cs="Times New Roman"/>
                <w:color w:val="7030A0"/>
              </w:rPr>
              <w:t xml:space="preserve">are useful/important. The </w:t>
            </w:r>
            <w:r w:rsidR="0091188F" w:rsidRPr="0091188F">
              <w:rPr>
                <w:rFonts w:ascii="Times New Roman" w:eastAsia="Times New Roman" w:hAnsi="Times New Roman" w:cs="Times New Roman"/>
                <w:color w:val="7030A0"/>
              </w:rPr>
              <w:t>supplementary parallel ADL</w:t>
            </w:r>
            <w:r w:rsidR="0091188F">
              <w:rPr>
                <w:rFonts w:ascii="Times New Roman" w:eastAsia="Times New Roman" w:hAnsi="Times New Roman" w:cs="Times New Roman"/>
                <w:color w:val="7030A0"/>
              </w:rPr>
              <w:t xml:space="preserve"> (i.e., model 6, in the revised manuscript), by definition, has fewer explanatory variables compared to the ADL-raw model, thus </w:t>
            </w:r>
            <w:r w:rsidR="00475E5B">
              <w:rPr>
                <w:rFonts w:ascii="Times New Roman" w:eastAsia="Times New Roman" w:hAnsi="Times New Roman" w:cs="Times New Roman"/>
                <w:color w:val="7030A0"/>
              </w:rPr>
              <w:t xml:space="preserve">we suffer less from multicollinearity when </w:t>
            </w:r>
            <w:r w:rsidR="0091188F">
              <w:rPr>
                <w:rFonts w:ascii="Times New Roman" w:eastAsia="Times New Roman" w:hAnsi="Times New Roman" w:cs="Times New Roman"/>
                <w:color w:val="7030A0"/>
              </w:rPr>
              <w:t>implementing the LASSO procedure</w:t>
            </w:r>
            <w:r w:rsidR="00475E5B">
              <w:rPr>
                <w:rFonts w:ascii="Times New Roman" w:eastAsia="Times New Roman" w:hAnsi="Times New Roman" w:cs="Times New Roman"/>
                <w:color w:val="7030A0"/>
              </w:rPr>
              <w:t xml:space="preserve"> to simplify the </w:t>
            </w:r>
            <w:r w:rsidR="00475E5B" w:rsidRPr="0091188F">
              <w:rPr>
                <w:rFonts w:ascii="Times New Roman" w:eastAsia="Times New Roman" w:hAnsi="Times New Roman" w:cs="Times New Roman"/>
                <w:color w:val="7030A0"/>
              </w:rPr>
              <w:t>supplementary parallel ADL</w:t>
            </w:r>
            <w:r w:rsidR="00475E5B">
              <w:rPr>
                <w:rFonts w:ascii="Times New Roman" w:eastAsia="Times New Roman" w:hAnsi="Times New Roman" w:cs="Times New Roman"/>
                <w:color w:val="7030A0"/>
              </w:rPr>
              <w:t xml:space="preserve"> compared to the ADL-intra model. Therefore, it</w:t>
            </w:r>
            <w:r w:rsidR="0091188F">
              <w:rPr>
                <w:rFonts w:ascii="Times New Roman" w:eastAsia="Times New Roman" w:hAnsi="Times New Roman" w:cs="Times New Roman"/>
                <w:color w:val="7030A0"/>
              </w:rPr>
              <w:t xml:space="preserve"> is </w:t>
            </w:r>
            <w:r w:rsidR="00D72BAF">
              <w:rPr>
                <w:rFonts w:ascii="Times New Roman" w:eastAsia="Times New Roman" w:hAnsi="Times New Roman" w:cs="Times New Roman"/>
                <w:color w:val="7030A0"/>
              </w:rPr>
              <w:t>un</w:t>
            </w:r>
            <w:r w:rsidR="0091188F">
              <w:rPr>
                <w:rFonts w:ascii="Times New Roman" w:eastAsia="Times New Roman" w:hAnsi="Times New Roman" w:cs="Times New Roman"/>
                <w:color w:val="7030A0"/>
              </w:rPr>
              <w:t xml:space="preserve">likely for </w:t>
            </w:r>
            <w:r w:rsidR="00475E5B">
              <w:rPr>
                <w:rFonts w:ascii="Times New Roman" w:eastAsia="Times New Roman" w:hAnsi="Times New Roman" w:cs="Times New Roman"/>
                <w:color w:val="7030A0"/>
              </w:rPr>
              <w:t>any</w:t>
            </w:r>
            <w:r w:rsidR="0091188F">
              <w:rPr>
                <w:rFonts w:ascii="Times New Roman" w:eastAsia="Times New Roman" w:hAnsi="Times New Roman" w:cs="Times New Roman"/>
                <w:color w:val="7030A0"/>
              </w:rPr>
              <w:t xml:space="preserve"> truly important variable to be missed </w:t>
            </w:r>
            <w:r w:rsidR="00475E5B">
              <w:rPr>
                <w:rFonts w:ascii="Times New Roman" w:eastAsia="Times New Roman" w:hAnsi="Times New Roman" w:cs="Times New Roman"/>
                <w:color w:val="7030A0"/>
              </w:rPr>
              <w:t xml:space="preserve">by the LASSO procedure </w:t>
            </w:r>
            <w:r w:rsidR="00D72BAF">
              <w:rPr>
                <w:rFonts w:ascii="Times New Roman" w:eastAsia="Times New Roman" w:hAnsi="Times New Roman" w:cs="Times New Roman"/>
                <w:color w:val="7030A0"/>
              </w:rPr>
              <w:t xml:space="preserve">for </w:t>
            </w:r>
            <w:r w:rsidR="00D72BAF">
              <w:rPr>
                <w:rFonts w:ascii="Times New Roman" w:eastAsia="Times New Roman" w:hAnsi="Times New Roman" w:cs="Times New Roman"/>
                <w:color w:val="7030A0"/>
              </w:rPr>
              <w:t xml:space="preserve">both </w:t>
            </w:r>
            <w:r w:rsidR="00D72BAF">
              <w:rPr>
                <w:rFonts w:ascii="Times New Roman" w:eastAsia="Times New Roman" w:hAnsi="Times New Roman" w:cs="Times New Roman"/>
                <w:color w:val="7030A0"/>
              </w:rPr>
              <w:t>the ADL-own model and for the ADL-raw model.</w:t>
            </w:r>
          </w:p>
          <w:p w14:paraId="104EFA8B" w14:textId="77777777" w:rsidR="0091188F" w:rsidRDefault="0091188F" w:rsidP="00937683">
            <w:pPr>
              <w:shd w:val="clear" w:color="auto" w:fill="FFFFFF"/>
              <w:spacing w:after="0" w:line="276" w:lineRule="auto"/>
              <w:rPr>
                <w:rFonts w:ascii="Times New Roman" w:eastAsia="Times New Roman" w:hAnsi="Times New Roman" w:cs="Times New Roman"/>
                <w:color w:val="7030A0"/>
              </w:rPr>
            </w:pPr>
          </w:p>
          <w:p w14:paraId="35940A3B" w14:textId="57EB9F04" w:rsidR="0043508B" w:rsidRDefault="004A6F5D"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D</w:t>
            </w:r>
            <w:r w:rsidR="009A090B">
              <w:rPr>
                <w:rFonts w:ascii="Times New Roman" w:eastAsia="Times New Roman" w:hAnsi="Times New Roman" w:cs="Times New Roman"/>
                <w:color w:val="7030A0"/>
              </w:rPr>
              <w:t xml:space="preserve">uring the model specification process, </w:t>
            </w:r>
            <w:r w:rsidR="00845EDF">
              <w:rPr>
                <w:rFonts w:ascii="Times New Roman" w:eastAsia="Times New Roman" w:hAnsi="Times New Roman" w:cs="Times New Roman"/>
                <w:color w:val="7030A0"/>
              </w:rPr>
              <w:t xml:space="preserve">we </w:t>
            </w:r>
            <w:r>
              <w:rPr>
                <w:rFonts w:ascii="Times New Roman" w:eastAsia="Times New Roman" w:hAnsi="Times New Roman" w:cs="Times New Roman"/>
                <w:color w:val="7030A0"/>
              </w:rPr>
              <w:t>can</w:t>
            </w:r>
            <w:r w:rsidR="0091188F">
              <w:rPr>
                <w:rFonts w:ascii="Times New Roman" w:eastAsia="Times New Roman" w:hAnsi="Times New Roman" w:cs="Times New Roman"/>
                <w:color w:val="7030A0"/>
              </w:rPr>
              <w:t xml:space="preserve"> keep</w:t>
            </w:r>
            <w:r w:rsidR="000C3EBE">
              <w:rPr>
                <w:rFonts w:ascii="Times New Roman" w:eastAsia="Times New Roman" w:hAnsi="Times New Roman" w:cs="Times New Roman"/>
                <w:color w:val="7030A0"/>
              </w:rPr>
              <w:t xml:space="preserve"> some of those redundant variables </w:t>
            </w:r>
            <w:r w:rsidR="00E66605">
              <w:rPr>
                <w:rFonts w:ascii="Times New Roman" w:eastAsia="Times New Roman" w:hAnsi="Times New Roman" w:cs="Times New Roman"/>
                <w:color w:val="7030A0"/>
              </w:rPr>
              <w:t xml:space="preserve">in the </w:t>
            </w:r>
            <w:r w:rsidR="0091188F">
              <w:rPr>
                <w:rFonts w:ascii="Times New Roman" w:eastAsia="Times New Roman" w:hAnsi="Times New Roman" w:cs="Times New Roman"/>
                <w:color w:val="7030A0"/>
              </w:rPr>
              <w:t xml:space="preserve">ADL-intra </w:t>
            </w:r>
            <w:r w:rsidR="00E66605">
              <w:rPr>
                <w:rFonts w:ascii="Times New Roman" w:eastAsia="Times New Roman" w:hAnsi="Times New Roman" w:cs="Times New Roman"/>
                <w:color w:val="7030A0"/>
              </w:rPr>
              <w:t xml:space="preserve">model </w:t>
            </w:r>
            <w:r w:rsidR="000C3EBE">
              <w:rPr>
                <w:rFonts w:ascii="Times New Roman" w:eastAsia="Times New Roman" w:hAnsi="Times New Roman" w:cs="Times New Roman"/>
                <w:color w:val="7030A0"/>
              </w:rPr>
              <w:t xml:space="preserve">and </w:t>
            </w:r>
            <w:r w:rsidR="00845EDF">
              <w:rPr>
                <w:rFonts w:ascii="Times New Roman" w:eastAsia="Times New Roman" w:hAnsi="Times New Roman" w:cs="Times New Roman"/>
                <w:color w:val="7030A0"/>
              </w:rPr>
              <w:t xml:space="preserve">just </w:t>
            </w:r>
            <w:r w:rsidR="000C3EBE">
              <w:rPr>
                <w:rFonts w:ascii="Times New Roman" w:eastAsia="Times New Roman" w:hAnsi="Times New Roman" w:cs="Times New Roman"/>
                <w:color w:val="7030A0"/>
              </w:rPr>
              <w:t>bear the cost of reduced efficiency</w:t>
            </w:r>
            <w:r w:rsidR="00845EDF">
              <w:rPr>
                <w:rFonts w:ascii="Times New Roman" w:eastAsia="Times New Roman" w:hAnsi="Times New Roman" w:cs="Times New Roman"/>
                <w:color w:val="7030A0"/>
              </w:rPr>
              <w:t xml:space="preserve">. However, if </w:t>
            </w:r>
            <w:r w:rsidR="0091188F">
              <w:rPr>
                <w:rFonts w:ascii="Times New Roman" w:eastAsia="Times New Roman" w:hAnsi="Times New Roman" w:cs="Times New Roman"/>
                <w:color w:val="7030A0"/>
              </w:rPr>
              <w:t xml:space="preserve">we </w:t>
            </w:r>
            <w:r w:rsidR="000C3EBE">
              <w:rPr>
                <w:rFonts w:ascii="Times New Roman" w:eastAsia="Times New Roman" w:hAnsi="Times New Roman" w:cs="Times New Roman"/>
                <w:color w:val="7030A0"/>
              </w:rPr>
              <w:t>miss some important variables</w:t>
            </w:r>
            <w:r w:rsidR="00845EDF">
              <w:rPr>
                <w:rFonts w:ascii="Times New Roman" w:eastAsia="Times New Roman" w:hAnsi="Times New Roman" w:cs="Times New Roman"/>
                <w:color w:val="7030A0"/>
              </w:rPr>
              <w:t xml:space="preserve">, the final forecasts will be </w:t>
            </w:r>
            <w:r w:rsidR="000C3EBE">
              <w:rPr>
                <w:rFonts w:ascii="Times New Roman" w:eastAsia="Times New Roman" w:hAnsi="Times New Roman" w:cs="Times New Roman"/>
                <w:color w:val="7030A0"/>
              </w:rPr>
              <w:t>bias</w:t>
            </w:r>
            <w:r w:rsidR="00845EDF">
              <w:rPr>
                <w:rFonts w:ascii="Times New Roman" w:eastAsia="Times New Roman" w:hAnsi="Times New Roman" w:cs="Times New Roman"/>
                <w:color w:val="7030A0"/>
              </w:rPr>
              <w:t>ed</w:t>
            </w:r>
            <w:r>
              <w:rPr>
                <w:rFonts w:ascii="Times New Roman" w:eastAsia="Times New Roman" w:hAnsi="Times New Roman" w:cs="Times New Roman"/>
                <w:color w:val="7030A0"/>
              </w:rPr>
              <w:t xml:space="preserve"> and the forecast error variance will both rise</w:t>
            </w:r>
            <w:r w:rsidR="00845ED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and </w:t>
            </w:r>
            <w:r w:rsidR="00845EDF">
              <w:rPr>
                <w:rFonts w:ascii="Times New Roman" w:eastAsia="Times New Roman" w:hAnsi="Times New Roman" w:cs="Times New Roman"/>
                <w:color w:val="7030A0"/>
              </w:rPr>
              <w:t>this bias is not the bias incurred by the structural change</w:t>
            </w:r>
            <w:r>
              <w:rPr>
                <w:rFonts w:ascii="Times New Roman" w:eastAsia="Times New Roman" w:hAnsi="Times New Roman" w:cs="Times New Roman"/>
                <w:color w:val="7030A0"/>
              </w:rPr>
              <w:t xml:space="preserve"> but from the bias of the parameter estimate</w:t>
            </w:r>
            <w:r w:rsidR="00845EDF">
              <w:rPr>
                <w:rFonts w:ascii="Times New Roman" w:eastAsia="Times New Roman" w:hAnsi="Times New Roman" w:cs="Times New Roman"/>
                <w:color w:val="7030A0"/>
              </w:rPr>
              <w:t>)</w:t>
            </w:r>
            <w:r w:rsidR="000C3EBE">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Missing important variables</w:t>
            </w:r>
            <w:r w:rsidR="000C3EBE">
              <w:rPr>
                <w:rFonts w:ascii="Times New Roman" w:eastAsia="Times New Roman" w:hAnsi="Times New Roman" w:cs="Times New Roman"/>
                <w:color w:val="7030A0"/>
              </w:rPr>
              <w:t xml:space="preserve"> is far more serious com</w:t>
            </w:r>
            <w:r w:rsidR="000C3EBE" w:rsidRPr="0081384F">
              <w:rPr>
                <w:rFonts w:ascii="Times New Roman" w:eastAsia="Times New Roman" w:hAnsi="Times New Roman" w:cs="Times New Roman"/>
                <w:color w:val="7030A0"/>
              </w:rPr>
              <w:t xml:space="preserve">pared to </w:t>
            </w:r>
            <w:r>
              <w:rPr>
                <w:rFonts w:ascii="Times New Roman" w:eastAsia="Times New Roman" w:hAnsi="Times New Roman" w:cs="Times New Roman"/>
                <w:color w:val="7030A0"/>
              </w:rPr>
              <w:t>the cost of efficiency (D</w:t>
            </w:r>
            <w:r w:rsidR="000F6924" w:rsidRPr="0081384F">
              <w:rPr>
                <w:rFonts w:ascii="Times New Roman" w:eastAsia="Times New Roman" w:hAnsi="Times New Roman" w:cs="Times New Roman"/>
                <w:color w:val="7030A0"/>
              </w:rPr>
              <w:t>avidson</w:t>
            </w:r>
            <w:r>
              <w:rPr>
                <w:rFonts w:ascii="Times New Roman" w:eastAsia="Times New Roman" w:hAnsi="Times New Roman" w:cs="Times New Roman"/>
                <w:color w:val="7030A0"/>
              </w:rPr>
              <w:t xml:space="preserve"> and </w:t>
            </w:r>
            <w:r w:rsidRPr="004A6F5D">
              <w:rPr>
                <w:rFonts w:ascii="Times New Roman" w:eastAsia="Times New Roman" w:hAnsi="Times New Roman" w:cs="Times New Roman"/>
                <w:color w:val="7030A0"/>
              </w:rPr>
              <w:t>MacKinnon</w:t>
            </w:r>
            <w:r w:rsidR="000F6924" w:rsidRPr="0081384F">
              <w:rPr>
                <w:rFonts w:ascii="Times New Roman" w:eastAsia="Times New Roman" w:hAnsi="Times New Roman" w:cs="Times New Roman"/>
                <w:color w:val="7030A0"/>
              </w:rPr>
              <w:t>, 2004</w:t>
            </w:r>
            <w:r>
              <w:rPr>
                <w:rFonts w:ascii="Times New Roman" w:eastAsia="Times New Roman" w:hAnsi="Times New Roman" w:cs="Times New Roman"/>
                <w:color w:val="7030A0"/>
              </w:rPr>
              <w:t>)</w:t>
            </w:r>
            <w:r w:rsidR="000C3EBE" w:rsidRPr="0081384F">
              <w:rPr>
                <w:rFonts w:ascii="Times New Roman" w:eastAsia="Times New Roman" w:hAnsi="Times New Roman" w:cs="Times New Roman"/>
                <w:color w:val="7030A0"/>
              </w:rPr>
              <w:t xml:space="preserve">. </w:t>
            </w:r>
            <w:r w:rsidR="00845EDF">
              <w:rPr>
                <w:rFonts w:ascii="Times New Roman" w:eastAsia="Times New Roman" w:hAnsi="Times New Roman" w:cs="Times New Roman"/>
                <w:color w:val="7030A0"/>
              </w:rPr>
              <w:t>Thus, when we simplify the general ADL model, we bring back the potential important variables as much as possible</w:t>
            </w:r>
            <w:r>
              <w:rPr>
                <w:rFonts w:ascii="Times New Roman" w:eastAsia="Times New Roman" w:hAnsi="Times New Roman" w:cs="Times New Roman"/>
                <w:color w:val="7030A0"/>
              </w:rPr>
              <w:t xml:space="preserve"> (e.g., the marketing variables of the focal product were initially included in the general model and later brought back again if they can be retained by the ADL-own model). W</w:t>
            </w:r>
            <w:r w:rsidR="00845EDF">
              <w:rPr>
                <w:rFonts w:ascii="Times New Roman" w:eastAsia="Times New Roman" w:hAnsi="Times New Roman" w:cs="Times New Roman"/>
                <w:color w:val="7030A0"/>
              </w:rPr>
              <w:t>e are willing to bear the cost of efficiency. However, i</w:t>
            </w:r>
            <w:r w:rsidR="0091188F">
              <w:rPr>
                <w:rFonts w:ascii="Times New Roman" w:eastAsia="Times New Roman" w:hAnsi="Times New Roman" w:cs="Times New Roman"/>
                <w:color w:val="7030A0"/>
              </w:rPr>
              <w:t>f we choose to implement the LASSO procedure for the ADL-intra model</w:t>
            </w:r>
            <w:r w:rsidR="00845EDF">
              <w:rPr>
                <w:rFonts w:ascii="Times New Roman" w:eastAsia="Times New Roman" w:hAnsi="Times New Roman" w:cs="Times New Roman"/>
                <w:color w:val="7030A0"/>
              </w:rPr>
              <w:t xml:space="preserve"> (i.e., in a third stage)</w:t>
            </w:r>
            <w:r w:rsidR="0091188F">
              <w:rPr>
                <w:rFonts w:ascii="Times New Roman" w:eastAsia="Times New Roman" w:hAnsi="Times New Roman" w:cs="Times New Roman"/>
                <w:color w:val="7030A0"/>
              </w:rPr>
              <w:t xml:space="preserve">, we will </w:t>
            </w:r>
            <w:r w:rsidR="00845EDF">
              <w:rPr>
                <w:rFonts w:ascii="Times New Roman" w:eastAsia="Times New Roman" w:hAnsi="Times New Roman" w:cs="Times New Roman"/>
                <w:color w:val="7030A0"/>
              </w:rPr>
              <w:t xml:space="preserve">be </w:t>
            </w:r>
            <w:r>
              <w:rPr>
                <w:rFonts w:ascii="Times New Roman" w:eastAsia="Times New Roman" w:hAnsi="Times New Roman" w:cs="Times New Roman"/>
                <w:color w:val="7030A0"/>
              </w:rPr>
              <w:t>choosing</w:t>
            </w:r>
            <w:r w:rsidR="00845EDF">
              <w:rPr>
                <w:rFonts w:ascii="Times New Roman" w:eastAsia="Times New Roman" w:hAnsi="Times New Roman" w:cs="Times New Roman"/>
                <w:color w:val="7030A0"/>
              </w:rPr>
              <w:t xml:space="preserve"> the efficiency at the cost of bias</w:t>
            </w:r>
            <w:r>
              <w:rPr>
                <w:rFonts w:ascii="Times New Roman" w:eastAsia="Times New Roman" w:hAnsi="Times New Roman" w:cs="Times New Roman"/>
                <w:color w:val="7030A0"/>
              </w:rPr>
              <w:t>.</w:t>
            </w:r>
          </w:p>
          <w:p w14:paraId="7B56A9AD" w14:textId="46B84FE1" w:rsidR="00EB29E1" w:rsidRDefault="00EB29E1" w:rsidP="00937683">
            <w:pPr>
              <w:shd w:val="clear" w:color="auto" w:fill="FFFFFF"/>
              <w:spacing w:after="0" w:line="276" w:lineRule="auto"/>
              <w:rPr>
                <w:rFonts w:ascii="Times New Roman" w:eastAsia="Times New Roman" w:hAnsi="Times New Roman" w:cs="Times New Roman"/>
                <w:color w:val="7030A0"/>
              </w:rPr>
            </w:pPr>
          </w:p>
          <w:p w14:paraId="27DD324C" w14:textId="0D021AD1" w:rsidR="00EB29E1" w:rsidRPr="0081384F" w:rsidRDefault="004A6F5D"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lastRenderedPageBreak/>
              <w:t xml:space="preserve"> </w:t>
            </w:r>
          </w:p>
          <w:p w14:paraId="3D87CECD" w14:textId="77777777" w:rsidR="0081384F" w:rsidRPr="00F8344F" w:rsidRDefault="0081384F" w:rsidP="00937683">
            <w:pPr>
              <w:shd w:val="clear" w:color="auto" w:fill="FFFFFF"/>
              <w:spacing w:after="0" w:line="276" w:lineRule="auto"/>
              <w:rPr>
                <w:rFonts w:ascii="Times New Roman" w:eastAsia="Times New Roman" w:hAnsi="Times New Roman" w:cs="Times New Roman"/>
                <w:color w:val="7030A0"/>
              </w:rPr>
            </w:pPr>
          </w:p>
          <w:p w14:paraId="459056FF" w14:textId="50E71E77" w:rsidR="00A8205B"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9.     In the experimental design section, the representation of the competing models is not clear. The authors should have included perhaps a table or a clear text on what is the differences between models in a concise and transparent way. Additionally, I am not sure why the roll-forward period is equal to two weeks, while the forecasts are done for 1, 4 and 8 weeks. The authors should explain why they used </w:t>
            </w:r>
            <w:proofErr w:type="spellStart"/>
            <w:r w:rsidRPr="0056537F">
              <w:rPr>
                <w:rFonts w:ascii="Times New Roman" w:eastAsia="Times New Roman" w:hAnsi="Times New Roman" w:cs="Times New Roman"/>
              </w:rPr>
              <w:t>sMAPE</w:t>
            </w:r>
            <w:proofErr w:type="spellEnd"/>
            <w:r w:rsidRPr="0056537F">
              <w:rPr>
                <w:rFonts w:ascii="Times New Roman" w:eastAsia="Times New Roman" w:hAnsi="Times New Roman" w:cs="Times New Roman"/>
              </w:rPr>
              <w:t xml:space="preserve"> over MAPE or why MASE is more informative. In terms of statistical accuracy, RMSE and Theil-U statistics are also quite often used. One final point is why are the authors inclined to use the adjustment of Cooper et al. (2009). This was not quite clear to me.</w:t>
            </w:r>
          </w:p>
          <w:p w14:paraId="25534F6D" w14:textId="081ACDAF" w:rsidR="00742C24" w:rsidRDefault="00742C24" w:rsidP="00937683">
            <w:pPr>
              <w:shd w:val="clear" w:color="auto" w:fill="FFFFFF"/>
              <w:spacing w:after="0" w:line="276" w:lineRule="auto"/>
              <w:rPr>
                <w:rFonts w:ascii="Times New Roman" w:eastAsia="Times New Roman" w:hAnsi="Times New Roman" w:cs="Times New Roman"/>
              </w:rPr>
            </w:pPr>
          </w:p>
          <w:p w14:paraId="07517830" w14:textId="317A797E" w:rsidR="00742C24" w:rsidRPr="00915F19" w:rsidRDefault="00742C24"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revise this section to add a clear text which highlight the difference between the models.</w:t>
            </w:r>
          </w:p>
          <w:p w14:paraId="42939DEB" w14:textId="77777777" w:rsidR="00742C24" w:rsidRDefault="00742C24" w:rsidP="00937683">
            <w:pPr>
              <w:shd w:val="clear" w:color="auto" w:fill="FFFFFF"/>
              <w:spacing w:after="0" w:line="276" w:lineRule="auto"/>
              <w:rPr>
                <w:rFonts w:ascii="Times New Roman" w:eastAsia="Times New Roman" w:hAnsi="Times New Roman" w:cs="Times New Roman"/>
              </w:rPr>
            </w:pPr>
          </w:p>
          <w:p w14:paraId="7E71D914" w14:textId="173BF318" w:rsidR="00AE2F26" w:rsidRPr="002E2C8E" w:rsidRDefault="00A8205B" w:rsidP="00937683">
            <w:pPr>
              <w:shd w:val="clear" w:color="auto" w:fill="FFFFFF"/>
              <w:spacing w:after="0" w:line="276" w:lineRule="auto"/>
              <w:rPr>
                <w:rFonts w:ascii="Times New Roman" w:eastAsia="Times New Roman" w:hAnsi="Times New Roman" w:cs="Times New Roman"/>
                <w:color w:val="7030A0"/>
              </w:rPr>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Therefore, </w:t>
            </w:r>
            <w:r w:rsidRPr="002E2C8E">
              <w:rPr>
                <w:rFonts w:ascii="Times New Roman" w:eastAsia="Times New Roman" w:hAnsi="Times New Roman" w:cs="Times New Roman"/>
                <w:color w:val="7030A0"/>
              </w:rPr>
              <w:t>we will be able to evaluate our mo</w:t>
            </w:r>
            <w:r w:rsidR="00AE2F26" w:rsidRPr="002E2C8E">
              <w:rPr>
                <w:rFonts w:ascii="Times New Roman" w:eastAsia="Times New Roman" w:hAnsi="Times New Roman" w:cs="Times New Roman"/>
                <w:color w:val="7030A0"/>
              </w:rPr>
              <w:t>dels for longer periods of time span (e.g., under this condition, the initial full estimation window is [1:160] and the last estimation window is [35:194], thus the data we used have a time span from week 1 to week 194</w:t>
            </w:r>
            <w:r w:rsidR="00827ABD" w:rsidRPr="002E2C8E">
              <w:rPr>
                <w:rFonts w:ascii="Times New Roman" w:eastAsia="Times New Roman" w:hAnsi="Times New Roman" w:cs="Times New Roman"/>
                <w:color w:val="7030A0"/>
              </w:rPr>
              <w:t xml:space="preserve">, compared to </w:t>
            </w:r>
            <w:r w:rsidR="00C44F7A">
              <w:rPr>
                <w:rFonts w:ascii="Times New Roman" w:eastAsia="Times New Roman" w:hAnsi="Times New Roman" w:cs="Times New Roman"/>
                <w:color w:val="7030A0"/>
              </w:rPr>
              <w:t>shorter</w:t>
            </w:r>
            <w:r w:rsidR="00827ABD" w:rsidRPr="002E2C8E">
              <w:rPr>
                <w:rFonts w:ascii="Times New Roman" w:eastAsia="Times New Roman" w:hAnsi="Times New Roman" w:cs="Times New Roman"/>
                <w:color w:val="7030A0"/>
              </w:rPr>
              <w:t xml:space="preserve"> time span from week 1 to week 167 if we only roll forward one week each time</w:t>
            </w:r>
            <w:r w:rsidR="00AE2F26" w:rsidRPr="002E2C8E">
              <w:rPr>
                <w:rFonts w:ascii="Times New Roman" w:eastAsia="Times New Roman" w:hAnsi="Times New Roman" w:cs="Times New Roman"/>
                <w:color w:val="7030A0"/>
              </w:rPr>
              <w:t xml:space="preserve">). This may potential make our results more robust as </w:t>
            </w:r>
            <w:r w:rsidR="00827ABD" w:rsidRPr="002E2C8E">
              <w:rPr>
                <w:rFonts w:ascii="Times New Roman" w:eastAsia="Times New Roman" w:hAnsi="Times New Roman" w:cs="Times New Roman"/>
                <w:color w:val="7030A0"/>
              </w:rPr>
              <w:t xml:space="preserve">we evaluate our models for longer time span.  </w:t>
            </w:r>
          </w:p>
          <w:p w14:paraId="09C2E3F8" w14:textId="77777777" w:rsidR="00AE2F26" w:rsidRDefault="00AE2F26" w:rsidP="00937683">
            <w:pPr>
              <w:shd w:val="clear" w:color="auto" w:fill="FFFFFF"/>
              <w:spacing w:after="0" w:line="276" w:lineRule="auto"/>
              <w:rPr>
                <w:rFonts w:ascii="Times New Roman" w:eastAsia="Times New Roman" w:hAnsi="Times New Roman" w:cs="Times New Roman"/>
              </w:rPr>
            </w:pPr>
          </w:p>
          <w:p w14:paraId="50201EC6" w14:textId="0EFF6DB0" w:rsidR="00CB544A" w:rsidRDefault="00A8205B" w:rsidP="00937683">
            <w:pPr>
              <w:shd w:val="clear" w:color="auto" w:fill="FFFFFF"/>
              <w:spacing w:after="0" w:line="276" w:lineRule="auto"/>
              <w:rPr>
                <w:rFonts w:ascii="Times New Roman" w:eastAsia="Times New Roman" w:hAnsi="Times New Roman" w:cs="Times New Roman"/>
                <w:color w:val="7030A0"/>
              </w:rPr>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include traditional error measures in the evaluation</w:t>
            </w:r>
            <w:r w:rsidR="00CB544A">
              <w:rPr>
                <w:rFonts w:ascii="Times New Roman" w:eastAsia="Times New Roman" w:hAnsi="Times New Roman" w:cs="Times New Roman"/>
                <w:color w:val="7030A0"/>
              </w:rPr>
              <w:t xml:space="preserve">. These error measures capture different aspects of the unobserved loss function for the retailer but all of them have limitations. Therefore, they need to be used as a whole to form the broad picture of the model comparison. We now </w:t>
            </w:r>
            <w:r w:rsidRPr="00A8205B">
              <w:rPr>
                <w:rFonts w:ascii="Times New Roman" w:eastAsia="Times New Roman" w:hAnsi="Times New Roman" w:cs="Times New Roman"/>
                <w:color w:val="7030A0"/>
              </w:rPr>
              <w:t xml:space="preserve">add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 xml:space="preserve">the </w:t>
            </w:r>
            <w:r w:rsidR="00590A2E">
              <w:rPr>
                <w:rFonts w:ascii="Times New Roman" w:eastAsia="Times New Roman" w:hAnsi="Times New Roman" w:cs="Times New Roman"/>
                <w:color w:val="7030A0"/>
              </w:rPr>
              <w:t>Theil’s U</w:t>
            </w:r>
            <w:r w:rsidR="00590A2E">
              <w:rPr>
                <w:rFonts w:ascii="Times New Roman" w:eastAsia="Times New Roman" w:hAnsi="Times New Roman" w:cs="Times New Roman"/>
                <w:color w:val="7030A0"/>
              </w:rPr>
              <w:t xml:space="preserve"> (i.e., the relative RMSE when the benchmark is a random walk with one-step forecasts).</w:t>
            </w:r>
          </w:p>
          <w:p w14:paraId="4BFA27C1" w14:textId="77777777" w:rsidR="00CB544A" w:rsidRPr="00ED3ACD" w:rsidRDefault="00CB544A" w:rsidP="00937683">
            <w:pPr>
              <w:shd w:val="clear" w:color="auto" w:fill="FFFFFF"/>
              <w:spacing w:after="0" w:line="276" w:lineRule="auto"/>
              <w:rPr>
                <w:rFonts w:ascii="Times New Roman" w:eastAsia="Times New Roman" w:hAnsi="Times New Roman" w:cs="Times New Roman"/>
                <w:color w:val="7030A0"/>
              </w:rPr>
            </w:pPr>
          </w:p>
          <w:p w14:paraId="2E1A9B0D" w14:textId="46EC313E" w:rsidR="00A8205B" w:rsidRPr="00ED3ACD" w:rsidRDefault="00A8205B" w:rsidP="00937683">
            <w:pPr>
              <w:shd w:val="clear" w:color="auto" w:fill="FFFFFF"/>
              <w:spacing w:after="0" w:line="276" w:lineRule="auto"/>
              <w:rPr>
                <w:rFonts w:ascii="Times New Roman" w:eastAsia="Times New Roman" w:hAnsi="Times New Roman" w:cs="Times New Roman"/>
                <w:color w:val="7030A0"/>
              </w:rPr>
            </w:pPr>
            <w:r w:rsidRPr="00ED3ACD">
              <w:rPr>
                <w:rFonts w:ascii="Times New Roman" w:eastAsia="Times New Roman" w:hAnsi="Times New Roman" w:cs="Times New Roman"/>
                <w:color w:val="7030A0"/>
              </w:rPr>
              <w:t>We use the adjustment of Cooper et al. (2009) to mitigate the bias due to the logarithm transform</w:t>
            </w:r>
            <w:r w:rsidR="009A5383">
              <w:rPr>
                <w:rFonts w:ascii="Times New Roman" w:eastAsia="Times New Roman" w:hAnsi="Times New Roman" w:cs="Times New Roman"/>
                <w:color w:val="7030A0"/>
              </w:rPr>
              <w:t xml:space="preserve"> (e.g., the expected value of the log transformed variable does not equal to the log transform of the expected value)</w:t>
            </w:r>
            <w:r w:rsidRPr="00ED3ACD">
              <w:rPr>
                <w:rFonts w:ascii="Times New Roman" w:eastAsia="Times New Roman" w:hAnsi="Times New Roman" w:cs="Times New Roman"/>
                <w:color w:val="7030A0"/>
              </w:rPr>
              <w:t>.</w:t>
            </w:r>
          </w:p>
          <w:p w14:paraId="1C42EA53" w14:textId="77777777" w:rsidR="00A8205B" w:rsidRDefault="00A8205B" w:rsidP="00937683">
            <w:pPr>
              <w:shd w:val="clear" w:color="auto" w:fill="FFFFFF"/>
              <w:spacing w:after="0" w:line="276" w:lineRule="auto"/>
              <w:rPr>
                <w:rFonts w:ascii="Times New Roman" w:eastAsia="Times New Roman" w:hAnsi="Times New Roman" w:cs="Times New Roman"/>
              </w:rPr>
            </w:pPr>
          </w:p>
          <w:p w14:paraId="4283193E" w14:textId="4DBB0F33"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0.     The section 8 is quite extensive in terms of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are selected for analysis?</w:t>
            </w:r>
          </w:p>
          <w:p w14:paraId="503A832A" w14:textId="7663A5AD" w:rsidR="00AB0FCE" w:rsidRPr="00915F19" w:rsidRDefault="00AB0FCE" w:rsidP="00937683">
            <w:pPr>
              <w:shd w:val="clear" w:color="auto" w:fill="FFFFFF"/>
              <w:spacing w:after="0" w:line="276" w:lineRule="auto"/>
              <w:rPr>
                <w:rFonts w:ascii="Times New Roman" w:eastAsia="Times New Roman" w:hAnsi="Times New Roman" w:cs="Times New Roman"/>
                <w:color w:val="7030A0"/>
              </w:rPr>
            </w:pPr>
          </w:p>
          <w:p w14:paraId="0E863141" w14:textId="77777777" w:rsidR="00915F19" w:rsidRDefault="00C152A6"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highlight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rsidP="00937683">
            <w:pPr>
              <w:shd w:val="clear" w:color="auto" w:fill="FFFFFF"/>
              <w:spacing w:after="0" w:line="276" w:lineRule="auto"/>
              <w:rPr>
                <w:rFonts w:ascii="Times New Roman" w:eastAsia="Times New Roman" w:hAnsi="Times New Roman" w:cs="Times New Roman"/>
                <w:color w:val="7030A0"/>
              </w:rPr>
            </w:pPr>
          </w:p>
          <w:p w14:paraId="37CE89E0" w14:textId="4D1C31A7" w:rsidR="00AB0FCE" w:rsidRPr="00E135B9" w:rsidRDefault="00E135B9"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replac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being promoted. </w:t>
            </w:r>
            <w:r w:rsidR="00A9509C">
              <w:rPr>
                <w:rFonts w:ascii="Times New Roman" w:eastAsia="Times New Roman" w:hAnsi="Times New Roman" w:cs="Times New Roman"/>
                <w:color w:val="7030A0"/>
              </w:rPr>
              <w:t xml:space="preserve">This is because </w:t>
            </w:r>
            <w:r w:rsidR="005D4DA3">
              <w:rPr>
                <w:rFonts w:ascii="Times New Roman" w:eastAsia="Times New Roman" w:hAnsi="Times New Roman" w:cs="Times New Roman"/>
                <w:color w:val="7030A0"/>
              </w:rPr>
              <w:t xml:space="preserve">the product sales variations are much higher for the promoted period compared to the non-promoted period. </w:t>
            </w:r>
            <w:r w:rsidRPr="00E135B9">
              <w:rPr>
                <w:rFonts w:ascii="Times New Roman" w:eastAsia="Times New Roman" w:hAnsi="Times New Roman" w:cs="Times New Roman"/>
                <w:color w:val="7030A0"/>
              </w:rPr>
              <w:t>We choose the six product categories for which the proposed models have highest advantage over the ADL-intra model.</w:t>
            </w:r>
          </w:p>
          <w:p w14:paraId="5E232DB1" w14:textId="77777777" w:rsidR="00AB0FCE" w:rsidRDefault="00AB0FCE" w:rsidP="00937683">
            <w:pPr>
              <w:shd w:val="clear" w:color="auto" w:fill="FFFFFF"/>
              <w:spacing w:after="0" w:line="276" w:lineRule="auto"/>
              <w:rPr>
                <w:rFonts w:ascii="Times New Roman" w:eastAsia="Times New Roman" w:hAnsi="Times New Roman" w:cs="Times New Roman"/>
              </w:rPr>
            </w:pPr>
          </w:p>
          <w:p w14:paraId="6503F4E7" w14:textId="098C158B"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lastRenderedPageBreak/>
              <w:br/>
              <w:t>11.     Table 5 should probably be within the analysis of the determinants of the forecasting performance. I also find the explanation of the process confusing. Why is this factor selection followed? Have the authors explored another factor analysis?</w:t>
            </w:r>
          </w:p>
          <w:p w14:paraId="5255C4D9" w14:textId="77777777" w:rsidR="00002940" w:rsidRPr="0056537F" w:rsidRDefault="00002940" w:rsidP="00937683">
            <w:pPr>
              <w:shd w:val="clear" w:color="auto" w:fill="FFFFFF"/>
              <w:spacing w:after="0" w:line="276" w:lineRule="auto"/>
              <w:rPr>
                <w:rFonts w:ascii="Times New Roman" w:eastAsia="Times New Roman" w:hAnsi="Times New Roman" w:cs="Times New Roman"/>
              </w:rPr>
            </w:pPr>
          </w:p>
          <w:p w14:paraId="1812E1C9" w14:textId="56A016DD" w:rsidR="004B4A24" w:rsidRPr="00235520" w:rsidRDefault="004B4A24" w:rsidP="00937683">
            <w:pPr>
              <w:shd w:val="clear" w:color="auto" w:fill="FFFFFF"/>
              <w:spacing w:after="0" w:line="276" w:lineRule="auto"/>
              <w:rPr>
                <w:rFonts w:ascii="Times New Roman" w:eastAsia="Times New Roman" w:hAnsi="Times New Roman" w:cs="Times New Roman"/>
                <w:color w:val="7030A0"/>
              </w:rPr>
            </w:pPr>
            <w:r w:rsidRPr="00235520">
              <w:rPr>
                <w:rFonts w:ascii="Times New Roman" w:eastAsia="Times New Roman" w:hAnsi="Times New Roman" w:cs="Times New Roman"/>
                <w:color w:val="7030A0"/>
              </w:rPr>
              <w:t xml:space="preserve">We rewrite this section explicitly. Table 5 consists of the parameter estimates for two regression models: one with category dummy variables and one without. The parameter estimates for the </w:t>
            </w:r>
            <w:r w:rsidRPr="00235520">
              <w:rPr>
                <w:rFonts w:ascii="Times New Roman" w:eastAsia="Times New Roman" w:hAnsi="Times New Roman" w:cs="Times New Roman"/>
                <w:color w:val="7030A0"/>
              </w:rPr>
              <w:t>category dummy</w:t>
            </w:r>
            <w:r w:rsidRPr="00235520">
              <w:rPr>
                <w:rFonts w:ascii="Times New Roman" w:eastAsia="Times New Roman" w:hAnsi="Times New Roman" w:cs="Times New Roman"/>
                <w:color w:val="7030A0"/>
              </w:rPr>
              <w:t xml:space="preserve"> variables are all omitted for simplicity.</w:t>
            </w:r>
          </w:p>
          <w:p w14:paraId="0A06559B" w14:textId="77777777" w:rsidR="004B4A24" w:rsidRDefault="004B4A24" w:rsidP="00937683">
            <w:pPr>
              <w:shd w:val="clear" w:color="auto" w:fill="FFFFFF"/>
              <w:spacing w:after="0" w:line="276" w:lineRule="auto"/>
              <w:rPr>
                <w:rFonts w:ascii="Times New Roman" w:eastAsia="Times New Roman" w:hAnsi="Times New Roman" w:cs="Times New Roman"/>
              </w:rPr>
            </w:pPr>
          </w:p>
          <w:p w14:paraId="7A04E875" w14:textId="276C8A67" w:rsidR="000F3B13"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Minor comments:</w:t>
            </w:r>
            <w:r w:rsidRPr="0056537F">
              <w:rPr>
                <w:rFonts w:ascii="Times New Roman" w:eastAsia="Times New Roman" w:hAnsi="Times New Roman" w:cs="Times New Roman"/>
              </w:rPr>
              <w:br/>
              <w:t>1.     The writing of the whole paper is not very good. A lot of proof-reading is required. Some examples:</w:t>
            </w:r>
            <w:r w:rsidRPr="0056537F">
              <w:rPr>
                <w:rFonts w:ascii="Times New Roman" w:eastAsia="Times New Roman" w:hAnsi="Times New Roman" w:cs="Times New Roman"/>
              </w:rPr>
              <w:br/>
              <w:t>*     'Under such a circumstance…activities' in the abstract.</w:t>
            </w:r>
          </w:p>
          <w:p w14:paraId="05B56865" w14:textId="77777777" w:rsidR="00915F19" w:rsidRDefault="000F3B13" w:rsidP="00937683">
            <w:pPr>
              <w:shd w:val="clear" w:color="auto" w:fill="FFFFFF"/>
              <w:spacing w:after="0" w:line="276" w:lineRule="auto"/>
              <w:rPr>
                <w:rFonts w:ascii="Times New Roman" w:eastAsia="Times New Roman" w:hAnsi="Times New Roman" w:cs="Times New Roman"/>
              </w:rPr>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7372F60B" w14:textId="0CE0FDFD" w:rsidR="00235520" w:rsidRDefault="00915F19" w:rsidP="00937683">
            <w:pPr>
              <w:shd w:val="clear" w:color="auto" w:fill="FFFFFF"/>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proofErr w:type="spellStart"/>
            <w:r w:rsidR="0082558B" w:rsidRPr="0056537F">
              <w:rPr>
                <w:rFonts w:ascii="Times New Roman" w:eastAsia="Times New Roman" w:hAnsi="Times New Roman" w:cs="Times New Roman"/>
              </w:rPr>
              <w:t>abstact</w:t>
            </w:r>
            <w:proofErr w:type="spellEnd"/>
            <w:r w:rsidR="0082558B" w:rsidRPr="0056537F">
              <w:rPr>
                <w:rFonts w:ascii="Times New Roman" w:eastAsia="Times New Roman" w:hAnsi="Times New Roman" w:cs="Times New Roman"/>
              </w:rPr>
              <w:t xml:space="preserve"> and in text and then explained perhaps on a footnote.</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rsidP="00937683">
            <w:pPr>
              <w:shd w:val="clear" w:color="auto" w:fill="FFFFFF"/>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rsidP="00937683">
            <w:pPr>
              <w:shd w:val="clear" w:color="auto" w:fill="FFFFFF"/>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Sometimes writing lack of academic standard. For example, there is no numbering in equations, there is extensive use of bullet points within text, tables are not explained with footnotes, many equations appear within text, the tables style is not uniform etc.</w:t>
            </w:r>
          </w:p>
          <w:p w14:paraId="1243E848" w14:textId="409CFB07" w:rsidR="0082558B" w:rsidRPr="0056537F" w:rsidRDefault="00915F19" w:rsidP="00937683">
            <w:pPr>
              <w:shd w:val="clear" w:color="auto" w:fill="FFFFFF"/>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915F19">
              <w:rPr>
                <w:rFonts w:ascii="Times New Roman" w:eastAsia="Times New Roman" w:hAnsi="Times New Roman" w:cs="Times New Roman"/>
                <w:color w:val="7030A0"/>
              </w:rPr>
              <w:br/>
            </w:r>
            <w:r w:rsidR="0082558B" w:rsidRPr="0056537F">
              <w:rPr>
                <w:rFonts w:ascii="Times New Roman" w:eastAsia="Times New Roman" w:hAnsi="Times New Roman" w:cs="Times New Roman"/>
              </w:rPr>
              <w:t>3.     The paper is not well positioned in the OR forecasting literature.</w:t>
            </w:r>
            <w:r w:rsidR="0082558B" w:rsidRPr="0056537F">
              <w:rPr>
                <w:rFonts w:ascii="Times New Roman" w:eastAsia="Times New Roman" w:hAnsi="Times New Roman" w:cs="Times New Roman"/>
              </w:rPr>
              <w:br/>
            </w:r>
            <w:bookmarkStart w:id="5" w:name="_GoBack"/>
            <w:bookmarkEnd w:id="5"/>
            <w:r w:rsidR="0082558B" w:rsidRPr="0056537F">
              <w:rPr>
                <w:rFonts w:ascii="Times New Roman" w:eastAsia="Times New Roman" w:hAnsi="Times New Roman" w:cs="Times New Roman"/>
              </w:rPr>
              <w:br/>
              <w:t>Overall, based on the above I am inclined to reject the paper due to its lack of solid contribution, convincing results, presentation and academic rigour.</w:t>
            </w:r>
          </w:p>
        </w:tc>
      </w:tr>
      <w:tr w:rsidR="000C3EBE" w:rsidRPr="0056537F" w14:paraId="41DB425C" w14:textId="77777777" w:rsidTr="0082558B">
        <w:trPr>
          <w:tblCellSpacing w:w="15" w:type="dxa"/>
        </w:trPr>
        <w:tc>
          <w:tcPr>
            <w:tcW w:w="0" w:type="auto"/>
            <w:gridSpan w:val="2"/>
            <w:vAlign w:val="center"/>
          </w:tcPr>
          <w:p w14:paraId="242F3399" w14:textId="77777777" w:rsidR="000C3EBE" w:rsidRPr="0056537F" w:rsidRDefault="000C3EBE" w:rsidP="00937683">
            <w:pPr>
              <w:shd w:val="clear" w:color="auto" w:fill="FFFFFF"/>
              <w:spacing w:after="0" w:line="276" w:lineRule="auto"/>
              <w:rPr>
                <w:rFonts w:ascii="Times New Roman" w:eastAsia="Times New Roman" w:hAnsi="Times New Roman" w:cs="Times New Roman"/>
              </w:rPr>
            </w:pPr>
          </w:p>
        </w:tc>
      </w:tr>
    </w:tbl>
    <w:p w14:paraId="04C2BC43" w14:textId="77777777" w:rsidR="0082558B" w:rsidRPr="0056537F" w:rsidRDefault="0082558B" w:rsidP="00937683">
      <w:pPr>
        <w:pBdr>
          <w:top w:val="single" w:sz="6" w:space="1" w:color="auto"/>
        </w:pBdr>
        <w:spacing w:after="0" w:line="276" w:lineRule="auto"/>
        <w:jc w:val="center"/>
        <w:rPr>
          <w:rFonts w:ascii="Arial" w:eastAsia="Times New Roman" w:hAnsi="Arial" w:cs="Arial"/>
          <w:vanish/>
        </w:rPr>
      </w:pPr>
      <w:r w:rsidRPr="0056537F">
        <w:rPr>
          <w:rFonts w:ascii="Arial" w:eastAsia="Times New Roman" w:hAnsi="Arial" w:cs="Arial"/>
          <w:vanish/>
        </w:rPr>
        <w:t>Bottom of Form</w:t>
      </w:r>
    </w:p>
    <w:p w14:paraId="77F28FE8" w14:textId="77777777" w:rsidR="00CB544A" w:rsidRPr="0056537F" w:rsidRDefault="00CB544A" w:rsidP="00937683">
      <w:pPr>
        <w:spacing w:after="0" w:line="276" w:lineRule="auto"/>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mwqAUAyrJ6mSwAAAA="/>
    <w:docVar w:name="EN.InstantFormat" w:val="&lt;ENInstantFormat&gt;&lt;Enabled&gt;1&lt;/Enabled&gt;&lt;ScanUnformatted&gt;1&lt;/ScanUnformatted&gt;&lt;ScanChanges&gt;1&lt;/ScanChanges&gt;&lt;Suspended&gt;1&lt;/Suspended&gt;&lt;/ENInstantFormat&gt;"/>
  </w:docVars>
  <w:rsids>
    <w:rsidRoot w:val="0082558B"/>
    <w:rsid w:val="00002940"/>
    <w:rsid w:val="000306D4"/>
    <w:rsid w:val="00031F73"/>
    <w:rsid w:val="00035885"/>
    <w:rsid w:val="00050F08"/>
    <w:rsid w:val="00055795"/>
    <w:rsid w:val="00077FE2"/>
    <w:rsid w:val="00082FFC"/>
    <w:rsid w:val="00092917"/>
    <w:rsid w:val="000C1516"/>
    <w:rsid w:val="000C3EBE"/>
    <w:rsid w:val="000D5F6B"/>
    <w:rsid w:val="000F3B13"/>
    <w:rsid w:val="000F6924"/>
    <w:rsid w:val="00131FE3"/>
    <w:rsid w:val="001371FB"/>
    <w:rsid w:val="00167987"/>
    <w:rsid w:val="00171A8C"/>
    <w:rsid w:val="001768F6"/>
    <w:rsid w:val="00197BE4"/>
    <w:rsid w:val="001B07B4"/>
    <w:rsid w:val="001B6D51"/>
    <w:rsid w:val="001C15E6"/>
    <w:rsid w:val="001E170C"/>
    <w:rsid w:val="001E6AEA"/>
    <w:rsid w:val="00202AF0"/>
    <w:rsid w:val="0020790C"/>
    <w:rsid w:val="002134DB"/>
    <w:rsid w:val="002173F6"/>
    <w:rsid w:val="0022315E"/>
    <w:rsid w:val="00235520"/>
    <w:rsid w:val="00246D3D"/>
    <w:rsid w:val="00255100"/>
    <w:rsid w:val="00284276"/>
    <w:rsid w:val="00290D72"/>
    <w:rsid w:val="002A2D82"/>
    <w:rsid w:val="002D11CC"/>
    <w:rsid w:val="002E0086"/>
    <w:rsid w:val="002E1C65"/>
    <w:rsid w:val="002E218D"/>
    <w:rsid w:val="002E2C8E"/>
    <w:rsid w:val="002E3F0F"/>
    <w:rsid w:val="0031795E"/>
    <w:rsid w:val="00330527"/>
    <w:rsid w:val="00340732"/>
    <w:rsid w:val="00356A03"/>
    <w:rsid w:val="00386456"/>
    <w:rsid w:val="00390562"/>
    <w:rsid w:val="003A0452"/>
    <w:rsid w:val="003A141C"/>
    <w:rsid w:val="003A2162"/>
    <w:rsid w:val="003A5126"/>
    <w:rsid w:val="003B2D1C"/>
    <w:rsid w:val="003B3875"/>
    <w:rsid w:val="003B7B34"/>
    <w:rsid w:val="003D146C"/>
    <w:rsid w:val="003E238E"/>
    <w:rsid w:val="003E2965"/>
    <w:rsid w:val="003F60CA"/>
    <w:rsid w:val="004069DE"/>
    <w:rsid w:val="00425392"/>
    <w:rsid w:val="0043508B"/>
    <w:rsid w:val="00446EB0"/>
    <w:rsid w:val="00456C94"/>
    <w:rsid w:val="00457D37"/>
    <w:rsid w:val="00460153"/>
    <w:rsid w:val="00475E5B"/>
    <w:rsid w:val="00477BD8"/>
    <w:rsid w:val="0048545D"/>
    <w:rsid w:val="004922C0"/>
    <w:rsid w:val="004A390D"/>
    <w:rsid w:val="004A6F5D"/>
    <w:rsid w:val="004B4A24"/>
    <w:rsid w:val="004E22D9"/>
    <w:rsid w:val="0050176C"/>
    <w:rsid w:val="00506312"/>
    <w:rsid w:val="005164A2"/>
    <w:rsid w:val="00536FB2"/>
    <w:rsid w:val="00544B11"/>
    <w:rsid w:val="00552F93"/>
    <w:rsid w:val="00555600"/>
    <w:rsid w:val="00555715"/>
    <w:rsid w:val="0056537F"/>
    <w:rsid w:val="00573EEE"/>
    <w:rsid w:val="00590A2E"/>
    <w:rsid w:val="00591BDC"/>
    <w:rsid w:val="00597A82"/>
    <w:rsid w:val="005A034F"/>
    <w:rsid w:val="005D4DA3"/>
    <w:rsid w:val="005E2EC2"/>
    <w:rsid w:val="00641B08"/>
    <w:rsid w:val="0064498D"/>
    <w:rsid w:val="0065175B"/>
    <w:rsid w:val="006553D2"/>
    <w:rsid w:val="00665937"/>
    <w:rsid w:val="006844A0"/>
    <w:rsid w:val="006C0646"/>
    <w:rsid w:val="006C55B1"/>
    <w:rsid w:val="006C6BC5"/>
    <w:rsid w:val="006D6B93"/>
    <w:rsid w:val="006E7AC5"/>
    <w:rsid w:val="006F1614"/>
    <w:rsid w:val="00705120"/>
    <w:rsid w:val="00716D73"/>
    <w:rsid w:val="00732EA0"/>
    <w:rsid w:val="00742C24"/>
    <w:rsid w:val="00772E05"/>
    <w:rsid w:val="00774964"/>
    <w:rsid w:val="00780B6D"/>
    <w:rsid w:val="00793421"/>
    <w:rsid w:val="0079650C"/>
    <w:rsid w:val="007B1B5C"/>
    <w:rsid w:val="007D1325"/>
    <w:rsid w:val="007E6C6E"/>
    <w:rsid w:val="007F5C5D"/>
    <w:rsid w:val="00810D1A"/>
    <w:rsid w:val="0081384F"/>
    <w:rsid w:val="00815EF7"/>
    <w:rsid w:val="008170DB"/>
    <w:rsid w:val="00820825"/>
    <w:rsid w:val="0082558B"/>
    <w:rsid w:val="00827ABD"/>
    <w:rsid w:val="0083411A"/>
    <w:rsid w:val="00845EDF"/>
    <w:rsid w:val="008506A6"/>
    <w:rsid w:val="00866F19"/>
    <w:rsid w:val="008745FA"/>
    <w:rsid w:val="008C59B5"/>
    <w:rsid w:val="008E2154"/>
    <w:rsid w:val="008E4554"/>
    <w:rsid w:val="008E46EF"/>
    <w:rsid w:val="00910150"/>
    <w:rsid w:val="0091188F"/>
    <w:rsid w:val="00915F19"/>
    <w:rsid w:val="00937683"/>
    <w:rsid w:val="0094211C"/>
    <w:rsid w:val="009441FB"/>
    <w:rsid w:val="00944DA0"/>
    <w:rsid w:val="0099526F"/>
    <w:rsid w:val="00997B99"/>
    <w:rsid w:val="009A090B"/>
    <w:rsid w:val="009A0B7C"/>
    <w:rsid w:val="009A5383"/>
    <w:rsid w:val="009B261E"/>
    <w:rsid w:val="009C7E78"/>
    <w:rsid w:val="009D30CA"/>
    <w:rsid w:val="009D34ED"/>
    <w:rsid w:val="009E0FF4"/>
    <w:rsid w:val="00A35CC0"/>
    <w:rsid w:val="00A4412D"/>
    <w:rsid w:val="00A46939"/>
    <w:rsid w:val="00A47A93"/>
    <w:rsid w:val="00A56AAD"/>
    <w:rsid w:val="00A74862"/>
    <w:rsid w:val="00A8205B"/>
    <w:rsid w:val="00A9509C"/>
    <w:rsid w:val="00AA4471"/>
    <w:rsid w:val="00AB0FCE"/>
    <w:rsid w:val="00AC0AC5"/>
    <w:rsid w:val="00AC2D81"/>
    <w:rsid w:val="00AC4AF5"/>
    <w:rsid w:val="00AE1158"/>
    <w:rsid w:val="00AE2C0A"/>
    <w:rsid w:val="00AE2F26"/>
    <w:rsid w:val="00AE759B"/>
    <w:rsid w:val="00B171FA"/>
    <w:rsid w:val="00B362DB"/>
    <w:rsid w:val="00B47DBF"/>
    <w:rsid w:val="00B723FF"/>
    <w:rsid w:val="00B74F42"/>
    <w:rsid w:val="00BB2AE4"/>
    <w:rsid w:val="00BB4D54"/>
    <w:rsid w:val="00BB7995"/>
    <w:rsid w:val="00BE157C"/>
    <w:rsid w:val="00BF3881"/>
    <w:rsid w:val="00C00901"/>
    <w:rsid w:val="00C141EF"/>
    <w:rsid w:val="00C152A6"/>
    <w:rsid w:val="00C16368"/>
    <w:rsid w:val="00C233FD"/>
    <w:rsid w:val="00C2361B"/>
    <w:rsid w:val="00C44F7A"/>
    <w:rsid w:val="00C65AF4"/>
    <w:rsid w:val="00C77551"/>
    <w:rsid w:val="00CA1939"/>
    <w:rsid w:val="00CB544A"/>
    <w:rsid w:val="00CC06A9"/>
    <w:rsid w:val="00CD4AE1"/>
    <w:rsid w:val="00CD535A"/>
    <w:rsid w:val="00CE07CC"/>
    <w:rsid w:val="00CE77A3"/>
    <w:rsid w:val="00CF10F4"/>
    <w:rsid w:val="00CF55EF"/>
    <w:rsid w:val="00CF66F5"/>
    <w:rsid w:val="00CF6F0C"/>
    <w:rsid w:val="00D02EF2"/>
    <w:rsid w:val="00D07F7E"/>
    <w:rsid w:val="00D149AB"/>
    <w:rsid w:val="00D26B86"/>
    <w:rsid w:val="00D35CDD"/>
    <w:rsid w:val="00D4091C"/>
    <w:rsid w:val="00D46956"/>
    <w:rsid w:val="00D72BAF"/>
    <w:rsid w:val="00D75014"/>
    <w:rsid w:val="00D76E64"/>
    <w:rsid w:val="00D853E3"/>
    <w:rsid w:val="00DD103E"/>
    <w:rsid w:val="00DF6A87"/>
    <w:rsid w:val="00DF72AC"/>
    <w:rsid w:val="00E02DF1"/>
    <w:rsid w:val="00E12E69"/>
    <w:rsid w:val="00E135B9"/>
    <w:rsid w:val="00E32585"/>
    <w:rsid w:val="00E66605"/>
    <w:rsid w:val="00E87768"/>
    <w:rsid w:val="00E93A50"/>
    <w:rsid w:val="00EA51F4"/>
    <w:rsid w:val="00EB29E1"/>
    <w:rsid w:val="00EB3531"/>
    <w:rsid w:val="00ED3ACD"/>
    <w:rsid w:val="00EE263F"/>
    <w:rsid w:val="00EE3A21"/>
    <w:rsid w:val="00F00D06"/>
    <w:rsid w:val="00F07B49"/>
    <w:rsid w:val="00F31391"/>
    <w:rsid w:val="00F6703A"/>
    <w:rsid w:val="00F712B0"/>
    <w:rsid w:val="00F75158"/>
    <w:rsid w:val="00F8344F"/>
    <w:rsid w:val="00F87319"/>
    <w:rsid w:val="00F91693"/>
    <w:rsid w:val="00F949EC"/>
    <w:rsid w:val="00FB31BC"/>
    <w:rsid w:val="00FC4C34"/>
    <w:rsid w:val="00FC56C1"/>
    <w:rsid w:val="00FE53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58</TotalTime>
  <Pages>12</Pages>
  <Words>5720</Words>
  <Characters>3260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136</cp:revision>
  <dcterms:created xsi:type="dcterms:W3CDTF">2018-09-20T18:16:00Z</dcterms:created>
  <dcterms:modified xsi:type="dcterms:W3CDTF">2018-10-21T23:08:00Z</dcterms:modified>
</cp:coreProperties>
</file>